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D08BA0" w14:textId="77777777" w:rsidR="00F14942" w:rsidRPr="00F14942" w:rsidRDefault="00F14942">
      <w:pPr>
        <w:rPr>
          <w:rFonts w:asciiTheme="majorBidi" w:hAnsiTheme="majorBidi" w:cstheme="majorBidi"/>
          <w:sz w:val="20"/>
          <w:szCs w:val="20"/>
        </w:rPr>
      </w:pPr>
    </w:p>
    <w:tbl>
      <w:tblPr>
        <w:tblStyle w:val="TableGrid"/>
        <w:tblW w:w="11052" w:type="dxa"/>
        <w:tblLook w:val="04A0" w:firstRow="1" w:lastRow="0" w:firstColumn="1" w:lastColumn="0" w:noHBand="0" w:noVBand="1"/>
      </w:tblPr>
      <w:tblGrid>
        <w:gridCol w:w="846"/>
        <w:gridCol w:w="10206"/>
      </w:tblGrid>
      <w:tr w:rsidR="00F14942" w:rsidRPr="00F14942" w14:paraId="315F0598" w14:textId="77777777" w:rsidTr="00F14942">
        <w:tc>
          <w:tcPr>
            <w:tcW w:w="11052" w:type="dxa"/>
            <w:gridSpan w:val="2"/>
          </w:tcPr>
          <w:p w14:paraId="3108DD13" w14:textId="60A28A46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able 1. Search strategy used for search of databases.</w:t>
            </w:r>
          </w:p>
        </w:tc>
      </w:tr>
      <w:tr w:rsidR="00F14942" w:rsidRPr="00F14942" w14:paraId="7B42B6C6" w14:textId="77777777" w:rsidTr="00F14942">
        <w:tc>
          <w:tcPr>
            <w:tcW w:w="11052" w:type="dxa"/>
            <w:gridSpan w:val="2"/>
            <w:tcBorders>
              <w:bottom w:val="single" w:sz="4" w:space="0" w:color="auto"/>
            </w:tcBorders>
          </w:tcPr>
          <w:p w14:paraId="7AC6153B" w14:textId="6EC09604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ubmed</w:t>
            </w:r>
            <w:proofErr w:type="spellEnd"/>
          </w:p>
        </w:tc>
      </w:tr>
      <w:tr w:rsidR="00F14942" w:rsidRPr="00F14942" w14:paraId="46571F4A" w14:textId="77777777" w:rsidTr="00F14942">
        <w:tc>
          <w:tcPr>
            <w:tcW w:w="846" w:type="dxa"/>
            <w:tcBorders>
              <w:right w:val="nil"/>
            </w:tcBorders>
          </w:tcPr>
          <w:p w14:paraId="4BB15129" w14:textId="0B289357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0206" w:type="dxa"/>
            <w:tcBorders>
              <w:left w:val="nil"/>
            </w:tcBorders>
          </w:tcPr>
          <w:p w14:paraId="6C836510" w14:textId="430470CF" w:rsidR="00F14942" w:rsidRPr="00F14942" w:rsidRDefault="00F14942" w:rsidP="005D793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(("Arteriovenous Malformations") OR (Arteriovenous 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Malformation[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tle/Abstract])) OR (AVM[Title/Abstract])</w:t>
            </w:r>
          </w:p>
        </w:tc>
      </w:tr>
      <w:tr w:rsidR="00F14942" w:rsidRPr="00F14942" w14:paraId="1147573B" w14:textId="77777777" w:rsidTr="00F14942">
        <w:tc>
          <w:tcPr>
            <w:tcW w:w="846" w:type="dxa"/>
            <w:tcBorders>
              <w:right w:val="nil"/>
            </w:tcBorders>
          </w:tcPr>
          <w:p w14:paraId="17583419" w14:textId="7A568B87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10206" w:type="dxa"/>
            <w:tcBorders>
              <w:left w:val="nil"/>
            </w:tcBorders>
          </w:tcPr>
          <w:p w14:paraId="2DD3713C" w14:textId="069A90DC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((((((brain*[Title/Abstract]) OR (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cerebral[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tle/Abstract])) OR (intracerebral[Title/Abstract])) OR (central nervous system[Title/Abstract])) OR (intracranial[Title/Abstract])) OR (cerebellar[Title/Abstract])) OR (intraventricular[Title/Abstract])) OR (supratentorial[Title/Abstract])</w:t>
            </w:r>
          </w:p>
        </w:tc>
      </w:tr>
      <w:tr w:rsidR="00F14942" w:rsidRPr="00F14942" w14:paraId="70F3C311" w14:textId="77777777" w:rsidTr="00F14942">
        <w:tc>
          <w:tcPr>
            <w:tcW w:w="846" w:type="dxa"/>
            <w:tcBorders>
              <w:right w:val="nil"/>
            </w:tcBorders>
          </w:tcPr>
          <w:p w14:paraId="78EA2C93" w14:textId="4300929D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3</w:t>
            </w:r>
          </w:p>
        </w:tc>
        <w:tc>
          <w:tcPr>
            <w:tcW w:w="10206" w:type="dxa"/>
            <w:tcBorders>
              <w:left w:val="nil"/>
            </w:tcBorders>
          </w:tcPr>
          <w:p w14:paraId="4ABD01CE" w14:textId="1E10C3F6" w:rsidR="00F14942" w:rsidRPr="00F14942" w:rsidRDefault="00F14942" w:rsidP="005D793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((((((("Radiosurgery") OR (stereotactic 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radiosurgery[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tle/Abstract])) OR (Gamma Knife[Title/Abstract])) OR (Linear Accelerator[Title/Abstract])) OR (LINAC[Title/Abstract])) OR (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CyberKnife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[Title/Abstract])) OR (Radiotherapy[Title/Abstract])) OR (Stereotactic Radiation[Title/Abstract])</w:t>
            </w:r>
          </w:p>
        </w:tc>
      </w:tr>
      <w:tr w:rsidR="00F14942" w:rsidRPr="00F14942" w14:paraId="1B77FB7A" w14:textId="77777777" w:rsidTr="00F14942">
        <w:tc>
          <w:tcPr>
            <w:tcW w:w="846" w:type="dxa"/>
            <w:tcBorders>
              <w:right w:val="nil"/>
            </w:tcBorders>
          </w:tcPr>
          <w:p w14:paraId="528F4AA7" w14:textId="08056230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</w:tc>
        <w:tc>
          <w:tcPr>
            <w:tcW w:w="10206" w:type="dxa"/>
            <w:tcBorders>
              <w:left w:val="nil"/>
            </w:tcBorders>
          </w:tcPr>
          <w:p w14:paraId="5E2FBCA9" w14:textId="1C688E37" w:rsidR="00F14942" w:rsidRPr="00F14942" w:rsidRDefault="00F14942" w:rsidP="005D793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("Embolization, Therapeutic") OR (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Embolization[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tle/Abstract])) OR (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Embolotherapy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[Title/Abstract])</w:t>
            </w:r>
          </w:p>
        </w:tc>
      </w:tr>
      <w:tr w:rsidR="00F14942" w:rsidRPr="00F14942" w14:paraId="36179DEB" w14:textId="77777777" w:rsidTr="00F14942">
        <w:tc>
          <w:tcPr>
            <w:tcW w:w="846" w:type="dxa"/>
            <w:tcBorders>
              <w:right w:val="nil"/>
            </w:tcBorders>
          </w:tcPr>
          <w:p w14:paraId="31ABF711" w14:textId="77777777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206" w:type="dxa"/>
            <w:tcBorders>
              <w:left w:val="nil"/>
            </w:tcBorders>
          </w:tcPr>
          <w:p w14:paraId="2D32182D" w14:textId="257B7A8A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#1 AND #2 AND #3 AND #4</w:t>
            </w:r>
          </w:p>
        </w:tc>
      </w:tr>
      <w:tr w:rsidR="00F14942" w:rsidRPr="00F14942" w14:paraId="5E2CA5BE" w14:textId="77777777" w:rsidTr="00F14942">
        <w:tc>
          <w:tcPr>
            <w:tcW w:w="11052" w:type="dxa"/>
            <w:gridSpan w:val="2"/>
            <w:tcBorders>
              <w:bottom w:val="single" w:sz="4" w:space="0" w:color="auto"/>
            </w:tcBorders>
          </w:tcPr>
          <w:p w14:paraId="57C5E69B" w14:textId="1426DBE9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Embase</w:t>
            </w:r>
          </w:p>
        </w:tc>
      </w:tr>
      <w:tr w:rsidR="00F14942" w:rsidRPr="00F14942" w14:paraId="175B2027" w14:textId="77777777" w:rsidTr="00F14942">
        <w:tc>
          <w:tcPr>
            <w:tcW w:w="846" w:type="dxa"/>
            <w:tcBorders>
              <w:right w:val="nil"/>
            </w:tcBorders>
          </w:tcPr>
          <w:p w14:paraId="71DF5744" w14:textId="239FB369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0206" w:type="dxa"/>
            <w:tcBorders>
              <w:left w:val="nil"/>
            </w:tcBorders>
          </w:tcPr>
          <w:p w14:paraId="2023C577" w14:textId="7783BB79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'arteriovenous malformation')/exp OR (('Arteriovenous Malformation'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AVM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F14942" w:rsidRPr="00F14942" w14:paraId="3EDC1593" w14:textId="77777777" w:rsidTr="00F14942">
        <w:tc>
          <w:tcPr>
            <w:tcW w:w="846" w:type="dxa"/>
            <w:tcBorders>
              <w:right w:val="nil"/>
            </w:tcBorders>
          </w:tcPr>
          <w:p w14:paraId="1DED3B4E" w14:textId="40B28E4C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10206" w:type="dxa"/>
            <w:tcBorders>
              <w:left w:val="nil"/>
            </w:tcBorders>
          </w:tcPr>
          <w:p w14:paraId="3108EF96" w14:textId="50E88602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brain*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OR ((cerebral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intracerebral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'central nervous system'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intracranial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cerebellar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AND ((intraventricular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AND ((supratentorial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F14942" w:rsidRPr="00F14942" w14:paraId="689D2834" w14:textId="77777777" w:rsidTr="00F14942">
        <w:tc>
          <w:tcPr>
            <w:tcW w:w="846" w:type="dxa"/>
            <w:tcBorders>
              <w:right w:val="nil"/>
            </w:tcBorders>
          </w:tcPr>
          <w:p w14:paraId="1C347834" w14:textId="1D09DA92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3</w:t>
            </w:r>
          </w:p>
        </w:tc>
        <w:tc>
          <w:tcPr>
            <w:tcW w:w="10206" w:type="dxa"/>
            <w:tcBorders>
              <w:left w:val="nil"/>
            </w:tcBorders>
          </w:tcPr>
          <w:p w14:paraId="23F42787" w14:textId="5189C6EB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radiosurgery)/exp OR (('stereotactic radiosurgery'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'Gamma Knife'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'Linear Accelerator'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LINAC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CyberKnife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Radiotherapy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'Stereotactic Radiation'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F14942" w:rsidRPr="00F14942" w14:paraId="683B0B03" w14:textId="77777777" w:rsidTr="00F14942">
        <w:tc>
          <w:tcPr>
            <w:tcW w:w="846" w:type="dxa"/>
            <w:tcBorders>
              <w:right w:val="nil"/>
            </w:tcBorders>
          </w:tcPr>
          <w:p w14:paraId="701C3BA3" w14:textId="1E12C82A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</w:tc>
        <w:tc>
          <w:tcPr>
            <w:tcW w:w="10206" w:type="dxa"/>
            <w:tcBorders>
              <w:left w:val="nil"/>
            </w:tcBorders>
          </w:tcPr>
          <w:p w14:paraId="0628D9E0" w14:textId="145C6534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(Embolization</w:t>
            </w:r>
            <w:proofErr w:type="gram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</w:t>
            </w:r>
            <w:proofErr w:type="gram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OR (('Therapeutic embolization'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 OR ((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Embolotherapy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: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i,ab,kw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  <w:tr w:rsidR="00F14942" w:rsidRPr="00F14942" w14:paraId="30BE8328" w14:textId="77777777" w:rsidTr="00F14942">
        <w:tc>
          <w:tcPr>
            <w:tcW w:w="11052" w:type="dxa"/>
            <w:gridSpan w:val="2"/>
          </w:tcPr>
          <w:p w14:paraId="651D5122" w14:textId="662A02DD" w:rsidR="00F14942" w:rsidRPr="00F14942" w:rsidRDefault="00F14942" w:rsidP="00F14942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#1 AND #2 AND #3 AND #4</w:t>
            </w:r>
          </w:p>
        </w:tc>
      </w:tr>
    </w:tbl>
    <w:p w14:paraId="73897787" w14:textId="16F18EA1" w:rsidR="001723A6" w:rsidRDefault="001723A6" w:rsidP="00F14942">
      <w:pPr>
        <w:bidi w:val="0"/>
        <w:rPr>
          <w:rFonts w:asciiTheme="majorBidi" w:hAnsiTheme="majorBidi" w:cstheme="majorBidi"/>
          <w:sz w:val="20"/>
          <w:szCs w:val="20"/>
        </w:rPr>
      </w:pPr>
    </w:p>
    <w:p w14:paraId="740AB661" w14:textId="7ACA2F20" w:rsidR="006C73F5" w:rsidRDefault="001723A6" w:rsidP="0006226B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br w:type="page"/>
      </w:r>
    </w:p>
    <w:tbl>
      <w:tblPr>
        <w:tblStyle w:val="TableGrid"/>
        <w:tblW w:w="5180" w:type="pct"/>
        <w:tblInd w:w="-714" w:type="dxa"/>
        <w:tblLook w:val="04A0" w:firstRow="1" w:lastRow="0" w:firstColumn="1" w:lastColumn="0" w:noHBand="0" w:noVBand="1"/>
      </w:tblPr>
      <w:tblGrid>
        <w:gridCol w:w="1985"/>
        <w:gridCol w:w="1708"/>
        <w:gridCol w:w="1405"/>
        <w:gridCol w:w="1639"/>
        <w:gridCol w:w="1679"/>
        <w:gridCol w:w="1578"/>
        <w:gridCol w:w="1361"/>
        <w:gridCol w:w="1176"/>
        <w:gridCol w:w="1182"/>
        <w:gridCol w:w="737"/>
      </w:tblGrid>
      <w:tr w:rsidR="00586D55" w:rsidRPr="00F14942" w14:paraId="0EAB0FB5" w14:textId="77777777" w:rsidTr="00586D55">
        <w:tc>
          <w:tcPr>
            <w:tcW w:w="5000" w:type="pct"/>
            <w:gridSpan w:val="10"/>
            <w:vAlign w:val="center"/>
          </w:tcPr>
          <w:p w14:paraId="2B23922A" w14:textId="3CA90B82" w:rsidR="00586D55" w:rsidRPr="00F14942" w:rsidRDefault="00B673E8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lastRenderedPageBreak/>
              <w:t>Table 2</w:t>
            </w:r>
            <w:r w:rsidR="00586D55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. Risk of bias in the observational cohort studies using the Newcastle-Ottawa Scale</w:t>
            </w:r>
            <w:r w:rsidR="00D96610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.</w:t>
            </w:r>
          </w:p>
        </w:tc>
      </w:tr>
      <w:tr w:rsidR="0006226B" w:rsidRPr="00F14942" w14:paraId="26A09F4F" w14:textId="77777777" w:rsidTr="00586D55">
        <w:tc>
          <w:tcPr>
            <w:tcW w:w="687" w:type="pct"/>
            <w:vMerge w:val="restart"/>
            <w:vAlign w:val="center"/>
          </w:tcPr>
          <w:p w14:paraId="4D3365A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uthors (Year)</w:t>
            </w:r>
          </w:p>
        </w:tc>
        <w:tc>
          <w:tcPr>
            <w:tcW w:w="2225" w:type="pct"/>
            <w:gridSpan w:val="4"/>
            <w:vAlign w:val="center"/>
          </w:tcPr>
          <w:p w14:paraId="47D05FB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lection scores</w:t>
            </w:r>
          </w:p>
        </w:tc>
        <w:tc>
          <w:tcPr>
            <w:tcW w:w="546" w:type="pct"/>
            <w:vAlign w:val="center"/>
          </w:tcPr>
          <w:p w14:paraId="1FF495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arability score</w:t>
            </w:r>
          </w:p>
        </w:tc>
        <w:tc>
          <w:tcPr>
            <w:tcW w:w="1287" w:type="pct"/>
            <w:gridSpan w:val="3"/>
            <w:vAlign w:val="center"/>
          </w:tcPr>
          <w:p w14:paraId="052B190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utcome score</w:t>
            </w:r>
          </w:p>
        </w:tc>
        <w:tc>
          <w:tcPr>
            <w:tcW w:w="255" w:type="pct"/>
            <w:vMerge w:val="restart"/>
            <w:vAlign w:val="center"/>
          </w:tcPr>
          <w:p w14:paraId="616CD1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otal score</w:t>
            </w:r>
          </w:p>
        </w:tc>
      </w:tr>
      <w:tr w:rsidR="0006226B" w:rsidRPr="00F14942" w14:paraId="262C42B1" w14:textId="77777777" w:rsidTr="00586D55">
        <w:tc>
          <w:tcPr>
            <w:tcW w:w="687" w:type="pct"/>
            <w:vMerge/>
            <w:vAlign w:val="center"/>
          </w:tcPr>
          <w:p w14:paraId="7B0C60E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591" w:type="pct"/>
            <w:vAlign w:val="center"/>
          </w:tcPr>
          <w:p w14:paraId="24ED8702" w14:textId="2C74FC50" w:rsidR="0006226B" w:rsidRPr="00F14942" w:rsidRDefault="00F14942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presentation of exposed</w:t>
            </w:r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cohort</w:t>
            </w:r>
          </w:p>
        </w:tc>
        <w:tc>
          <w:tcPr>
            <w:tcW w:w="486" w:type="pct"/>
            <w:vAlign w:val="center"/>
          </w:tcPr>
          <w:p w14:paraId="47612786" w14:textId="3D335C1D" w:rsidR="0006226B" w:rsidRPr="00F14942" w:rsidRDefault="00F14942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lection of nonexposed</w:t>
            </w:r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cohort</w:t>
            </w:r>
          </w:p>
        </w:tc>
        <w:tc>
          <w:tcPr>
            <w:tcW w:w="567" w:type="pct"/>
            <w:vAlign w:val="center"/>
          </w:tcPr>
          <w:p w14:paraId="75362AAD" w14:textId="1A9833F4" w:rsidR="0006226B" w:rsidRPr="00F14942" w:rsidRDefault="00F14942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Ascertainment of </w:t>
            </w:r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exposure</w:t>
            </w:r>
          </w:p>
        </w:tc>
        <w:tc>
          <w:tcPr>
            <w:tcW w:w="581" w:type="pct"/>
            <w:vAlign w:val="center"/>
          </w:tcPr>
          <w:p w14:paraId="3A101760" w14:textId="317800C6" w:rsidR="0006226B" w:rsidRPr="00F14942" w:rsidRDefault="00F14942" w:rsidP="00564406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Demonstration that outcome of </w:t>
            </w:r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interest </w:t>
            </w:r>
            <w:proofErr w:type="gramStart"/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</w:t>
            </w:r>
            <w:r w:rsidR="0056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</w:t>
            </w:r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resent</w:t>
            </w:r>
            <w:proofErr w:type="gramEnd"/>
            <w:r w:rsidR="0006226B"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at start of study</w:t>
            </w:r>
          </w:p>
        </w:tc>
        <w:tc>
          <w:tcPr>
            <w:tcW w:w="546" w:type="pct"/>
            <w:vAlign w:val="center"/>
          </w:tcPr>
          <w:p w14:paraId="165D8057" w14:textId="0ECDB5E4" w:rsidR="0006226B" w:rsidRPr="00F14942" w:rsidRDefault="0006226B" w:rsidP="00564406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ntrol for important or</w:t>
            </w:r>
            <w:r w:rsidR="0056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additional </w:t>
            </w: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actor</w:t>
            </w:r>
          </w:p>
        </w:tc>
        <w:tc>
          <w:tcPr>
            <w:tcW w:w="471" w:type="pct"/>
            <w:vAlign w:val="center"/>
          </w:tcPr>
          <w:p w14:paraId="1C114181" w14:textId="77431B82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</w:t>
            </w:r>
            <w:r w:rsidR="0056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sessment </w:t>
            </w: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f outcome</w:t>
            </w:r>
          </w:p>
        </w:tc>
        <w:tc>
          <w:tcPr>
            <w:tcW w:w="407" w:type="pct"/>
            <w:vAlign w:val="center"/>
          </w:tcPr>
          <w:p w14:paraId="5D0AB8AB" w14:textId="05490DB9" w:rsidR="0006226B" w:rsidRPr="00F14942" w:rsidRDefault="0006226B" w:rsidP="00564406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="0056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U long enough for </w:t>
            </w: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utcomes to occur</w:t>
            </w:r>
          </w:p>
        </w:tc>
        <w:tc>
          <w:tcPr>
            <w:tcW w:w="409" w:type="pct"/>
            <w:vAlign w:val="center"/>
          </w:tcPr>
          <w:p w14:paraId="7F5B6AE8" w14:textId="710C6E60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</w:t>
            </w:r>
            <w:r w:rsidR="0056440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equacy of FU of</w:t>
            </w:r>
            <w:r w:rsidRPr="00F14942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cohorts</w:t>
            </w:r>
          </w:p>
        </w:tc>
        <w:tc>
          <w:tcPr>
            <w:tcW w:w="255" w:type="pct"/>
            <w:vMerge/>
            <w:vAlign w:val="center"/>
          </w:tcPr>
          <w:p w14:paraId="712150F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06226B" w:rsidRPr="00F14942" w14:paraId="218910E1" w14:textId="77777777" w:rsidTr="00586D55">
        <w:tc>
          <w:tcPr>
            <w:tcW w:w="687" w:type="pct"/>
            <w:vAlign w:val="center"/>
          </w:tcPr>
          <w:p w14:paraId="0B0738E0" w14:textId="3134728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Abecassis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mVjYXNzaXM8L0F1dGhvcj48WWVhcj4yMDE3PC9ZZWFy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mVjYXNzaXM8L0F1dGhvcj48WWVhcj4yMDE3PC9ZZWFy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F1DA22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EE33FB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F0F044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E23DA4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078CDD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457ED12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D2BC48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31E46D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B90152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78B24276" w14:textId="77777777" w:rsidTr="00586D55">
        <w:tc>
          <w:tcPr>
            <w:tcW w:w="687" w:type="pct"/>
            <w:vAlign w:val="center"/>
          </w:tcPr>
          <w:p w14:paraId="225954B1" w14:textId="23DCB89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Achrol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0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2hyb2w8L0F1dGhvcj48WWVhcj4yMDA3PC9ZZWFyPjxS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2hyb2w8L0F1dGhvcj48WWVhcj4yMDA3PC9ZZWFyPjxS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812D2A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52948E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BDDE0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9FED1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0FA7073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15CB950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E2015A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FEBED7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9024F8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3A1E24DB" w14:textId="77777777" w:rsidTr="00586D55">
        <w:tc>
          <w:tcPr>
            <w:tcW w:w="687" w:type="pct"/>
            <w:vAlign w:val="center"/>
          </w:tcPr>
          <w:p w14:paraId="69ACA732" w14:textId="5FD49F10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Al </w:t>
            </w: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Saiegh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bCBTYWllZ2g8L0F1dGhvcj48WWVhcj4yMDIyPC9ZZWFy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bCBTYWllZ2g8L0F1dGhvcj48WWVhcj4yMDIyPC9ZZWFy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F970C9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0CAFE7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69197A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A742C9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5DEE43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02E6FB1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23C7CC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58C823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A6C5C4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526CBFE0" w14:textId="77777777" w:rsidTr="00586D55">
        <w:tc>
          <w:tcPr>
            <w:tcW w:w="687" w:type="pct"/>
            <w:vAlign w:val="center"/>
          </w:tcPr>
          <w:p w14:paraId="3178BD73" w14:textId="79358675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Andrade-Souza (200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ndrade-Souza&lt;/Author&gt;&lt;Year&gt;2007&lt;/Year&gt;&lt;RecNum&gt;37&lt;/RecNum&gt;&lt;DisplayText&gt;&lt;style face="superscript"&gt;4&lt;/style&gt;&lt;/DisplayText&gt;&lt;record&gt;&lt;rec-number&gt;37&lt;/rec-number&gt;&lt;foreign-keys&gt;&lt;key app="EN" db-id="5d0pa2dadetfthet02lve9wpes2x9fv225fv" timestamp="1677703735"&gt;37&lt;/key&gt;&lt;/foreign-keys&gt;&lt;ref-type name="Journal Article"&gt;17&lt;/ref-type&gt;&lt;contributors&gt;&lt;authors&gt;&lt;author&gt;Andrade-Souza, Y. M.&lt;/author&gt;&lt;author&gt;Ramani, M.&lt;/author&gt;&lt;author&gt;Scora, D.&lt;/author&gt;&lt;author&gt;Tsao, M. N.&lt;/author&gt;&lt;author&gt;terBrugge, K.&lt;/author&gt;&lt;author&gt;Schwartz, M. L.&lt;/author&gt;&lt;/authors&gt;&lt;/contributors&gt;&lt;auth-address&gt;Division of Neurosurgery, University of Toronto, Sunnybrook Health Sciences Centre, Toronto Western Hospital, Toronto, Canada.&lt;/auth-address&gt;&lt;titles&gt;&lt;title&gt;Embolization before radiosurgery reduces the obliteration rate of arteriovenous malformations&lt;/title&gt;&lt;secondary-title&gt;Neurosurgery&lt;/secondary-title&gt;&lt;/titles&gt;&lt;periodical&gt;&lt;full-title&gt;Neurosurgery&lt;/full-title&gt;&lt;/periodical&gt;&lt;pages&gt;443-51; discussion 451-2&lt;/pages&gt;&lt;volume&gt;60&lt;/volume&gt;&lt;number&gt;3&lt;/number&gt;&lt;keywords&gt;&lt;keyword&gt;Adult&lt;/keyword&gt;&lt;keyword&gt;Combined Modality Therapy/statistics &amp;amp; numerical data&lt;/keyword&gt;&lt;keyword&gt;Embolization, Therapeutic/*statistics &amp;amp; numerical data&lt;/keyword&gt;&lt;keyword&gt;Female&lt;/keyword&gt;&lt;keyword&gt;Humans&lt;/keyword&gt;&lt;keyword&gt;Intracranial Arteriovenous Malformations/*mortality/pathology/*therapy&lt;/keyword&gt;&lt;keyword&gt;Male&lt;/keyword&gt;&lt;keyword&gt;Ontario/epidemiology&lt;/keyword&gt;&lt;keyword&gt;Preoperative Care/methods/*statistics &amp;amp; numerical data&lt;/keyword&gt;&lt;keyword&gt;Prognosis&lt;/keyword&gt;&lt;keyword&gt;Radiosurgery/*statistics &amp;amp; numerical data&lt;/keyword&gt;&lt;keyword&gt;Survival Rate&lt;/keyword&gt;&lt;keyword&gt;Treatment Outcome&lt;/keyword&gt;&lt;/keywords&gt;&lt;dates&gt;&lt;year&gt;2007&lt;/year&gt;&lt;pub-dates&gt;&lt;date&gt;Mar&lt;/date&gt;&lt;/pub-dates&gt;&lt;/dates&gt;&lt;isbn&gt;0148-396x&lt;/isbn&gt;&lt;accession-num&gt;17327788&lt;/accession-num&gt;&lt;urls&gt;&lt;/urls&gt;&lt;electronic-resource-num&gt;10.1227/01.Neu.0000255347.25959.D0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008C11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AE460C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662835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C54C92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BB62B1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169F311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42A70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B1D889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70E15F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289C2C02" w14:textId="77777777" w:rsidTr="00586D55">
        <w:tc>
          <w:tcPr>
            <w:tcW w:w="687" w:type="pct"/>
            <w:vAlign w:val="center"/>
          </w:tcPr>
          <w:p w14:paraId="3109E1D9" w14:textId="3719141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Arai (2006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rai&lt;/Author&gt;&lt;Year&gt;2006&lt;/Year&gt;&lt;RecNum&gt;50&lt;/RecNum&gt;&lt;DisplayText&gt;&lt;style face="superscript"&gt;5&lt;/style&gt;&lt;/DisplayText&gt;&lt;record&gt;&lt;rec-number&gt;50&lt;/rec-number&gt;&lt;foreign-keys&gt;&lt;key app="EN" db-id="5d0pa2dadetfthet02lve9wpes2x9fv225fv" timestamp="1679317401"&gt;50&lt;/key&gt;&lt;/foreign-keys&gt;&lt;ref-type name="Journal Article"&gt;17&lt;/ref-type&gt;&lt;contributors&gt;&lt;authors&gt;&lt;author&gt;Arai, Y.&lt;/author&gt;&lt;author&gt;Handa, Y.&lt;/author&gt;&lt;author&gt;Ishii, H.&lt;/author&gt;&lt;author&gt;Ueda, Y.&lt;/author&gt;&lt;author&gt;Uno, H.&lt;/author&gt;&lt;author&gt;Nakajima, T.&lt;/author&gt;&lt;author&gt;Hirose, S.&lt;/author&gt;&lt;author&gt;Kubota, T.&lt;/author&gt;&lt;/authors&gt;&lt;/contributors&gt;&lt;auth-address&gt;Department of Neurosurgery, Faculty of Medical Sciences, University of Fukui, Fukui, Japan - yoarai@fmsrsa.fukui-med.ac.jp.&lt;/auth-address&gt;&lt;titles&gt;&lt;title&gt;Endovascular therapy followed by stereotactic radiosurgery for cerebral arteriovenous malformations&lt;/title&gt;&lt;secondary-title&gt;Interv Neuroradiol&lt;/secondary-title&gt;&lt;/titles&gt;&lt;periodical&gt;&lt;full-title&gt;Interv Neuroradiol&lt;/full-title&gt;&lt;/periodical&gt;&lt;pages&gt;163-6&lt;/pages&gt;&lt;volume&gt;12&lt;/volume&gt;&lt;number&gt;Suppl 1&lt;/number&gt;&lt;edition&gt;20060615&lt;/edition&gt;&lt;dates&gt;&lt;year&gt;2006&lt;/year&gt;&lt;pub-dates&gt;&lt;date&gt;Jan 20&lt;/date&gt;&lt;/pub-dates&gt;&lt;/dates&gt;&lt;isbn&gt;1591-0199 (Print)&amp;#xD;1591-0199&lt;/isbn&gt;&lt;accession-num&gt;20569624&lt;/accession-num&gt;&lt;urls&gt;&lt;/urls&gt;&lt;custom2&gt;PMC3387946&lt;/custom2&gt;&lt;electronic-resource-num&gt;10.1177/15910199060120s128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32A03C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DDF706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FE84FC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E4A354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FEABB6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5B24841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2EC0AC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4660C0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9E8F21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72D4CB95" w14:textId="77777777" w:rsidTr="00586D55">
        <w:tc>
          <w:tcPr>
            <w:tcW w:w="687" w:type="pct"/>
            <w:vAlign w:val="center"/>
          </w:tcPr>
          <w:p w14:paraId="0A50FF6E" w14:textId="4EFFDA2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Back (2008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ck&lt;/Author&gt;&lt;Year&gt;2008&lt;/Year&gt;&lt;RecNum&gt;51&lt;/RecNum&gt;&lt;DisplayText&gt;&lt;style face="superscript"&gt;6&lt;/style&gt;&lt;/DisplayText&gt;&lt;record&gt;&lt;rec-number&gt;51&lt;/rec-number&gt;&lt;foreign-keys&gt;&lt;key app="EN" db-id="5d0pa2dadetfthet02lve9wpes2x9fv225fv" timestamp="1679317464"&gt;51&lt;/key&gt;&lt;/foreign-keys&gt;&lt;ref-type name="Journal Article"&gt;17&lt;/ref-type&gt;&lt;contributors&gt;&lt;authors&gt;&lt;author&gt;Back, A. G.&lt;/author&gt;&lt;author&gt;Vollmer, D.&lt;/author&gt;&lt;author&gt;Zeck, O.&lt;/author&gt;&lt;author&gt;Shkedy, C.&lt;/author&gt;&lt;author&gt;Shedden, P. M.&lt;/author&gt;&lt;/authors&gt;&lt;/contributors&gt;&lt;auth-address&gt;Greater Houston Foundation for Medical Research and Education, Houston, Texas, USA.&lt;/auth-address&gt;&lt;titles&gt;&lt;title&gt;Retrospective analysis of unstaged and staged Gamma Knife surgery with and without preceding embolization for the treatment of arteriovenous malformations&lt;/title&gt;&lt;secondary-title&gt;J Neurosurg&lt;/secondary-title&gt;&lt;/titles&gt;&lt;periodical&gt;&lt;full-title&gt;J Neurosurg&lt;/full-title&gt;&lt;/periodical&gt;&lt;pages&gt;57-64&lt;/pages&gt;&lt;volume&gt;109 Suppl&lt;/volume&gt;&lt;keywords&gt;&lt;keyword&gt;Adolescent&lt;/keyword&gt;&lt;keyword&gt;Adult&lt;/keyword&gt;&lt;keyword&gt;Child&lt;/keyword&gt;&lt;keyword&gt;Cohort Studies&lt;/keyword&gt;&lt;keyword&gt;Combined Modality Therapy&lt;/keyword&gt;&lt;keyword&gt;Embolization, Therapeutic&lt;/keyword&gt;&lt;keyword&gt;Female&lt;/keyword&gt;&lt;keyword&gt;Humans&lt;/keyword&gt;&lt;keyword&gt;Intracranial Arteriovenous Malformations/complications/pathology/*therapy&lt;/keyword&gt;&lt;keyword&gt;Male&lt;/keyword&gt;&lt;keyword&gt;Middle Aged&lt;/keyword&gt;&lt;keyword&gt;*Radiosurgery/instrumentation&lt;/keyword&gt;&lt;keyword&gt;Recurrence&lt;/keyword&gt;&lt;keyword&gt;Retreatment&lt;/keyword&gt;&lt;keyword&gt;Retrospective Studies&lt;/keyword&gt;&lt;keyword&gt;Treatment Outcome&lt;/keyword&gt;&lt;keyword&gt;Young Adult&lt;/keyword&gt;&lt;/keywords&gt;&lt;dates&gt;&lt;year&gt;2008&lt;/year&gt;&lt;pub-dates&gt;&lt;date&gt;Dec&lt;/date&gt;&lt;/pub-dates&gt;&lt;/dates&gt;&lt;isbn&gt;0022-3085 (Print)&amp;#xD;0022-3085&lt;/isbn&gt;&lt;accession-num&gt;19123889&lt;/accession-num&gt;&lt;urls&gt;&lt;/urls&gt;&lt;electronic-resource-num&gt;10.3171/jns/2008/109/12/s10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063C30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E3CBE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B7841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F6F4E1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C13BD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0C6C99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D5745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814B1C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255" w:type="pct"/>
            <w:vAlign w:val="center"/>
          </w:tcPr>
          <w:p w14:paraId="2CF5F56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3E1E72B" w14:textId="77777777" w:rsidTr="00586D55">
        <w:tc>
          <w:tcPr>
            <w:tcW w:w="687" w:type="pct"/>
            <w:vAlign w:val="center"/>
          </w:tcPr>
          <w:p w14:paraId="3C022211" w14:textId="40A985FA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Bethanabatla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ZXRoYW5hYmF0bGE8L0F1dGhvcj48WWVhcj4yMDIyPC9Z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ZXRoYW5hYmF0bGE8L0F1dGhvcj48WWVhcj4yMDIyPC9Z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8E1B36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5AD40D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29DC66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9D0799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6DD657F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52F9C06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5257EED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2726E6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B01ECB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53DEABFB" w14:textId="77777777" w:rsidTr="00586D55">
        <w:tc>
          <w:tcPr>
            <w:tcW w:w="687" w:type="pct"/>
            <w:vAlign w:val="center"/>
          </w:tcPr>
          <w:p w14:paraId="2C6E1E2F" w14:textId="377E3C51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Bowden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wden&lt;/Author&gt;&lt;Year&gt;2014&lt;/Year&gt;&lt;RecNum&gt;54&lt;/RecNum&gt;&lt;DisplayText&gt;&lt;style face="superscript"&gt;8&lt;/style&gt;&lt;/DisplayText&gt;&lt;record&gt;&lt;rec-number&gt;54&lt;/rec-number&gt;&lt;foreign-keys&gt;&lt;key app="EN" db-id="5d0pa2dadetfthet02lve9wpes2x9fv225fv" timestamp="1679317644"&gt;54&lt;/key&gt;&lt;/foreign-keys&gt;&lt;ref-type name="Journal Article"&gt;17&lt;/ref-type&gt;&lt;contributors&gt;&lt;authors&gt;&lt;author&gt;Bowden, G.&lt;/author&gt;&lt;author&gt;Kano, H.&lt;/author&gt;&lt;author&gt;Tonetti, D.&lt;/author&gt;&lt;author&gt;Niranjan, A.&lt;/author&gt;&lt;author&gt;Flickinger, J.&lt;/author&gt;&lt;author&gt;Lunsford, L. D.&lt;/author&gt;&lt;/authors&gt;&lt;/contributors&gt;&lt;auth-address&gt;Departments of Neurological Surgery and.&lt;/auth-address&gt;&lt;titles&gt;&lt;title&gt;Stereotactic radiosurgery for arteriovenous malformations of the cerebellum&lt;/title&gt;&lt;secondary-title&gt;J Neurosurg&lt;/secondary-title&gt;&lt;/titles&gt;&lt;periodical&gt;&lt;full-title&gt;J Neurosurg&lt;/full-title&gt;&lt;/periodical&gt;&lt;pages&gt;583-90&lt;/pages&gt;&lt;volume&gt;120&lt;/volume&gt;&lt;number&gt;3&lt;/number&gt;&lt;edition&gt;20131025&lt;/edition&gt;&lt;keywords&gt;&lt;keyword&gt;Adolescent&lt;/keyword&gt;&lt;keyword&gt;Adult&lt;/keyword&gt;&lt;keyword&gt;Aged&lt;/keyword&gt;&lt;keyword&gt;Cerebellum/blood supply/*surgery&lt;/keyword&gt;&lt;keyword&gt;Child&lt;/keyword&gt;&lt;keyword&gt;Embolization, Therapeutic&lt;/keyword&gt;&lt;keyword&gt;Female&lt;/keyword&gt;&lt;keyword&gt;Follow-Up Studies&lt;/keyword&gt;&lt;keyword&gt;Humans&lt;/keyword&gt;&lt;keyword&gt;Intracranial Arteriovenous Malformations/*complications/mortality/*surgery&lt;/keyword&gt;&lt;keyword&gt;Intracranial Hemorrhages/*etiology/mortality&lt;/keyword&gt;&lt;keyword&gt;Kaplan-Meier Estimate&lt;/keyword&gt;&lt;keyword&gt;Male&lt;/keyword&gt;&lt;keyword&gt;Middle Aged&lt;/keyword&gt;&lt;keyword&gt;Radiosurgery/*adverse effects/*methods&lt;/keyword&gt;&lt;keyword&gt;Retrospective Studies&lt;/keyword&gt;&lt;keyword&gt;Risk Factors&lt;/keyword&gt;&lt;keyword&gt;Young Adult&lt;/keyword&gt;&lt;/keywords&gt;&lt;dates&gt;&lt;year&gt;2014&lt;/year&gt;&lt;pub-dates&gt;&lt;date&gt;Mar&lt;/date&gt;&lt;/pub-dates&gt;&lt;/dates&gt;&lt;isbn&gt;0022-3085&lt;/isbn&gt;&lt;accession-num&gt;24160482&lt;/accession-num&gt;&lt;urls&gt;&lt;/urls&gt;&lt;electronic-resource-num&gt;10.3171/2013.9.Jns131022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788C87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57E68F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D8CFA3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467AB7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82A5A8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1BE107E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2F7F3B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D4E91E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A40D2A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CD0CF55" w14:textId="77777777" w:rsidTr="00586D55">
        <w:tc>
          <w:tcPr>
            <w:tcW w:w="687" w:type="pct"/>
            <w:vAlign w:val="center"/>
          </w:tcPr>
          <w:p w14:paraId="2078AF6D" w14:textId="1D08DF14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Brunozzi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runozzi&lt;/Author&gt;&lt;Year&gt;2022&lt;/Year&gt;&lt;RecNum&gt;55&lt;/RecNum&gt;&lt;DisplayText&gt;&lt;style face="superscript"&gt;9&lt;/style&gt;&lt;/DisplayText&gt;&lt;record&gt;&lt;rec-number&gt;55&lt;/rec-number&gt;&lt;foreign-keys&gt;&lt;key app="EN" db-id="5d0pa2dadetfthet02lve9wpes2x9fv225fv" timestamp="1679317677"&gt;55&lt;/key&gt;&lt;/foreign-keys&gt;&lt;ref-type name="Journal Article"&gt;17&lt;/ref-type&gt;&lt;contributors&gt;&lt;authors&gt;&lt;author&gt;Brunozzi, D.&lt;/author&gt;&lt;author&gt;McGuire, L. S.&lt;/author&gt;&lt;author&gt;Turchan, W. T.&lt;/author&gt;&lt;author&gt;Hossa, J.&lt;/author&gt;&lt;author&gt;Charbel, F.&lt;/author&gt;&lt;author&gt;Koshy, M.&lt;/author&gt;&lt;author&gt;Alaraj, A.&lt;/author&gt;&lt;/authors&gt;&lt;/contributors&gt;&lt;auth-address&gt;Department of Neurosurgery, 14681University of Illinois at Chicago, Chicago, IL, USA.&amp;#xD;Department of Radiation Oncology, 14681University of Illinois at Chicago, Chicago, IL, USA.&lt;/auth-address&gt;&lt;titles&gt;&lt;title&gt;Brain arteriovenous malformation flow after stereotactic radiosurgery: Role of quantitative MRA&lt;/title&gt;&lt;secondary-title&gt;Interv Neuroradiol&lt;/secondary-title&gt;&lt;/titles&gt;&lt;periodical&gt;&lt;full-title&gt;Interv Neuroradiol&lt;/full-title&gt;&lt;/periodical&gt;&lt;pages&gt;15910199221133174&lt;/pages&gt;&lt;edition&gt;20221019&lt;/edition&gt;&lt;keywords&gt;&lt;keyword&gt;Brain AVM&lt;/keyword&gt;&lt;keyword&gt;Srs&lt;/keyword&gt;&lt;keyword&gt;flow&lt;/keyword&gt;&lt;keyword&gt;volume&lt;/keyword&gt;&lt;/keywords&gt;&lt;dates&gt;&lt;year&gt;2022&lt;/year&gt;&lt;pub-dates&gt;&lt;date&gt;Oct 19&lt;/date&gt;&lt;/pub-dates&gt;&lt;/dates&gt;&lt;isbn&gt;1591-0199&lt;/isbn&gt;&lt;accession-num&gt;36262095&lt;/accession-num&gt;&lt;urls&gt;&lt;/urls&gt;&lt;electronic-resource-num&gt;10.1177/15910199221133174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0EEAA0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EFCFE8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ABD0E7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1E065C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8ACB9C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75604CF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A750CE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77DA34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9EEE4E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2A92FBBC" w14:textId="77777777" w:rsidTr="00586D55">
        <w:tc>
          <w:tcPr>
            <w:tcW w:w="687" w:type="pct"/>
            <w:vAlign w:val="center"/>
          </w:tcPr>
          <w:p w14:paraId="11AEC00E" w14:textId="6E3D544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Burke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dXJrZTwvQXV0aG9yPjxZZWFyPjIwMjE8L1llYXI+PFJl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dXJrZTwvQXV0aG9yPjxZZWFyPjIwMjE8L1llYXI+PFJl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80A9A3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9CA6A7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562820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F237F5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6FD81D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50F327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B2D325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FF1755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D308CB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ABAB904" w14:textId="77777777" w:rsidTr="00586D55">
        <w:tc>
          <w:tcPr>
            <w:tcW w:w="687" w:type="pct"/>
            <w:vAlign w:val="center"/>
          </w:tcPr>
          <w:p w14:paraId="63D01810" w14:textId="07B627D7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Chen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TwvWWVhcj48UmVj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TwvWWVhcj48UmVj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13803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CED9EC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2F10E9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4CA5A1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1EF72B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0A106CB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328403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A334DC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D3A903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1B96F985" w14:textId="77777777" w:rsidTr="00586D55">
        <w:tc>
          <w:tcPr>
            <w:tcW w:w="687" w:type="pct"/>
            <w:vAlign w:val="center"/>
          </w:tcPr>
          <w:p w14:paraId="085882AF" w14:textId="558847A4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Chen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TwvWWVhcj48UmVj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TwvWWVhcj48UmVj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69A17D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09169A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58ED74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3E58DB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879A36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5D7E9A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5CE8092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CB4451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ACB12A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3D4BBB4" w14:textId="77777777" w:rsidTr="00586D55">
        <w:tc>
          <w:tcPr>
            <w:tcW w:w="687" w:type="pct"/>
            <w:vAlign w:val="center"/>
          </w:tcPr>
          <w:p w14:paraId="09EF11ED" w14:textId="5AEDCE0D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Chen (202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DwvWWVhcj48UmVj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yMDwvWWVhcj48UmVj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38F63D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EF56E5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897E86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6BAE87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B74260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41E368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C1AC90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AA0093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88F12E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00E52257" w14:textId="77777777" w:rsidTr="00586D55">
        <w:tc>
          <w:tcPr>
            <w:tcW w:w="687" w:type="pct"/>
            <w:vAlign w:val="center"/>
          </w:tcPr>
          <w:p w14:paraId="63319A11" w14:textId="02E6931C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Chen (201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xOTwvWWVhcj48UmVj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PC9BdXRob3I+PFllYXI+MjAxOTwvWWVhcj48UmVj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0F0686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1E2E6C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8BD321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D36BB9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7C73FE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21EC1B7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9E5599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EAAB3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5A332E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6D664A75" w14:textId="77777777" w:rsidTr="00586D55">
        <w:tc>
          <w:tcPr>
            <w:tcW w:w="687" w:type="pct"/>
            <w:vAlign w:val="center"/>
          </w:tcPr>
          <w:p w14:paraId="6ED25BCB" w14:textId="242FE66E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Darsaut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YXJzYXV0PC9BdXRob3I+PFllYXI+MjAxMTwvWWVhcj48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YXJzYXV0PC9BdXRob3I+PFllYXI+MjAxMTwvWWVhcj48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71860A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D409B5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2944D0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E5C832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E2129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39447FC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3E803C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6E5285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0490C3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409F4885" w14:textId="77777777" w:rsidTr="00586D55">
        <w:tc>
          <w:tcPr>
            <w:tcW w:w="687" w:type="pct"/>
            <w:vAlign w:val="center"/>
          </w:tcPr>
          <w:p w14:paraId="0843585A" w14:textId="386C32CD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Deruty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1998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Deruty&lt;/Author&gt;&lt;Year&gt;1998&lt;/Year&gt;&lt;RecNum&gt;62&lt;/RecNum&gt;&lt;DisplayText&gt;&lt;style face="superscript"&gt;16&lt;/style&gt;&lt;/DisplayText&gt;&lt;record&gt;&lt;rec-number&gt;62&lt;/rec-number&gt;&lt;foreign-keys&gt;&lt;key app="EN" db-id="5d0pa2dadetfthet02lve9wpes2x9fv225fv" timestamp="1679318077"&gt;62&lt;/key&gt;&lt;/foreign-keys&gt;&lt;ref-type name="Journal Article"&gt;17&lt;/ref-type&gt;&lt;contributors&gt;&lt;authors&gt;&lt;author&gt;Deruty, R.&lt;/author&gt;&lt;author&gt;Pelissou-Guyotat, I.&lt;/author&gt;&lt;author&gt;Morel, C.&lt;/author&gt;&lt;author&gt;Bascoulergue, Y.&lt;/author&gt;&lt;author&gt;Turjman, F.&lt;/author&gt;&lt;/authors&gt;&lt;/contributors&gt;&lt;auth-address&gt;Department of Neurosurgery, Hôpital Neurologique, Lyon, France.&lt;/auth-address&gt;&lt;titles&gt;&lt;title&gt;Reflections on the management of cerebral arteriovenous malformations&lt;/title&gt;&lt;secondary-title&gt;Surg Neurol&lt;/secondary-title&gt;&lt;/titles&gt;&lt;periodical&gt;&lt;full-title&gt;Surg Neurol&lt;/full-title&gt;&lt;/periodical&gt;&lt;pages&gt;245-55; discussion 255-6&lt;/pages&gt;&lt;volume&gt;50&lt;/volume&gt;&lt;number&gt;3&lt;/number&gt;&lt;keywords&gt;&lt;keyword&gt;Adolescent&lt;/keyword&gt;&lt;keyword&gt;Adult&lt;/keyword&gt;&lt;keyword&gt;Aged&lt;/keyword&gt;&lt;keyword&gt;Brain Ischemia/etiology&lt;/keyword&gt;&lt;keyword&gt;Cerebral Hemorrhage/etiology&lt;/keyword&gt;&lt;keyword&gt;Child&lt;/keyword&gt;&lt;keyword&gt;Combined Modality Therapy&lt;/keyword&gt;&lt;keyword&gt;*Embolization, Therapeutic/adverse effects&lt;/keyword&gt;&lt;keyword&gt;Female&lt;/keyword&gt;&lt;keyword&gt;Humans&lt;/keyword&gt;&lt;keyword&gt;Intracranial Arteriovenous Malformations/pathology/surgery/*therapy&lt;/keyword&gt;&lt;keyword&gt;Male&lt;/keyword&gt;&lt;keyword&gt;Middle Aged&lt;/keyword&gt;&lt;keyword&gt;*Radiosurgery/adverse effects&lt;/keyword&gt;&lt;keyword&gt;Severity of Illness Index&lt;/keyword&gt;&lt;keyword&gt;Treatment Outcome&lt;/keyword&gt;&lt;/keywords&gt;&lt;dates&gt;&lt;year&gt;1998&lt;/year&gt;&lt;pub-dates&gt;&lt;date&gt;Sep&lt;/date&gt;&lt;/pub-dates&gt;&lt;/dates&gt;&lt;isbn&gt;0090-3019 (Print)&amp;#xD;0090-3019&lt;/isbn&gt;&lt;accession-num&gt;9736088&lt;/accession-num&gt;&lt;urls&gt;&lt;/urls&gt;&lt;electronic-resource-num&gt;10.1016/s0090-3019(98)00082-2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AA1334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5385E8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E8ECB3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717C2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58C513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331523E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D0ECB6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B9E05A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84B02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E320A5D" w14:textId="77777777" w:rsidTr="00586D55">
        <w:tc>
          <w:tcPr>
            <w:tcW w:w="687" w:type="pct"/>
            <w:vAlign w:val="center"/>
          </w:tcPr>
          <w:p w14:paraId="39ADFDCB" w14:textId="6CDDD7B6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Ding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aW5nPC9BdXRob3I+PFllYXI+MjAxNDwvWWVhcj48UmVj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aW5nPC9BdXRob3I+PFllYXI+MjAxNDwvWWVhcj48UmVj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2EE28A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59AEC6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36B314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24E948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BA43B0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4678984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B7628B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F03ECC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49FB6B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01F36C97" w14:textId="77777777" w:rsidTr="00586D55">
        <w:tc>
          <w:tcPr>
            <w:tcW w:w="687" w:type="pct"/>
            <w:vAlign w:val="center"/>
          </w:tcPr>
          <w:p w14:paraId="50C450F3" w14:textId="740AD03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Ding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aW5nPC9BdXRob3I+PFllYXI+MjAxNDwvWWVhcj48UmVj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aW5nPC9BdXRob3I+PFllYXI+MjAxNDwvWWVhcj48UmVj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66258D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5F6EC6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CD8CD8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4520CF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AC80D8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7BB33C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3BD52F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123F3F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B5333B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08EFB37" w14:textId="77777777" w:rsidTr="00586D55">
        <w:tc>
          <w:tcPr>
            <w:tcW w:w="687" w:type="pct"/>
            <w:vAlign w:val="center"/>
          </w:tcPr>
          <w:p w14:paraId="72999B6B" w14:textId="548EF69A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Dumot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dW1vdDwvQXV0aG9yPjxZZWFyPjIwMjI8L1llYXI+PFJl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EdW1vdDwvQXV0aG9yPjxZZWFyPjIwMjI8L1llYXI+PFJl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1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9EC4B6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915EF8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9922B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79940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D3A2C4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7BC2650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BABB7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59F4B8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B2188E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3CADD79E" w14:textId="77777777" w:rsidTr="00586D55">
        <w:tc>
          <w:tcPr>
            <w:tcW w:w="687" w:type="pct"/>
            <w:vAlign w:val="center"/>
          </w:tcPr>
          <w:p w14:paraId="58481DE8" w14:textId="0F1B2044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Erickson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Fcmlja3NvbjwvQXV0aG9yPjxZZWFyPjIwMjI8L1llYXI+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Fcmlja3NvbjwvQXV0aG9yPjxZZWFyPjIwMjI8L1llYXI+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591" w:type="pct"/>
            <w:vAlign w:val="center"/>
          </w:tcPr>
          <w:p w14:paraId="61B03E9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15D597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353D9EF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80946A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6E90A8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2544BE6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5949FA9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62060E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3317DA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6CBA0CB0" w14:textId="77777777" w:rsidTr="00586D55">
        <w:tc>
          <w:tcPr>
            <w:tcW w:w="687" w:type="pct"/>
            <w:vAlign w:val="center"/>
          </w:tcPr>
          <w:p w14:paraId="74359679" w14:textId="3E47D91F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Faye (202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aye&lt;/Author&gt;&lt;Year&gt;2020&lt;/Year&gt;&lt;RecNum&gt;66&lt;/RecNum&gt;&lt;DisplayText&gt;&lt;style face="superscript"&gt;21&lt;/style&gt;&lt;/DisplayText&gt;&lt;record&gt;&lt;rec-number&gt;66&lt;/rec-number&gt;&lt;foreign-keys&gt;&lt;key app="EN" db-id="5d0pa2dadetfthet02lve9wpes2x9fv225fv" timestamp="1679318263"&gt;66&lt;/key&gt;&lt;/foreign-keys&gt;&lt;ref-type name="Journal Article"&gt;17&lt;/ref-type&gt;&lt;contributors&gt;&lt;authors&gt;&lt;author&gt;Faye, M.&lt;/author&gt;&lt;author&gt;Diallo, M.&lt;/author&gt;&lt;author&gt;Sghiouar, M.&lt;/author&gt;&lt;author&gt;Ndiaye Sy, E. C.&lt;/author&gt;&lt;author&gt;Borius, P. Y.&lt;/author&gt;&lt;author&gt;Régis, J. M.&lt;/author&gt;&lt;/authors&gt;&lt;/contributors&gt;&lt;auth-address&gt;Service de Neurochirurgie Fonctionnelle et Stéréotaxique, Hôpital de la Timone, 249, rue Saint-Pierre, F-13005 Marseille, France.&amp;#xD;Service de Neurochirurgie, Hôpital Nord, chemin des Bourrely, F-13915, Marseille, France.&amp;#xD;Service de Neurochirurgie, CHU Fann, BP 5035, Dakar, Senegal.&lt;/auth-address&gt;&lt;titles&gt;&lt;title&gt;Stereotactic radiosurgery for thalamus arteriovenous malformations&lt;/title&gt;&lt;secondary-title&gt;J Radiosurg SBRT&lt;/secondary-title&gt;&lt;/titles&gt;&lt;periodical&gt;&lt;full-title&gt;J Radiosurg SBRT&lt;/full-title&gt;&lt;/periodical&gt;&lt;pages&gt;269-275&lt;/pages&gt;&lt;volume&gt;6&lt;/volume&gt;&lt;number&gt;4&lt;/number&gt;&lt;keywords&gt;&lt;keyword&gt;arteriovenous malformations&lt;/keyword&gt;&lt;keyword&gt;radiosurgery&lt;/keyword&gt;&lt;keyword&gt;thalamus&lt;/keyword&gt;&lt;/keywords&gt;&lt;dates&gt;&lt;year&gt;2020&lt;/year&gt;&lt;/dates&gt;&lt;isbn&gt;2156-4639 (Print)&lt;/isbn&gt;&lt;accession-num&gt;32185086&lt;/accession-num&gt;&lt;urls&gt;&lt;/urls&gt;&lt;custom1&gt;Authors’ disclosure of potential conflicts of interest The authors have nothing to disclose.&lt;/custom1&gt;&lt;custom2&gt;PMC7065894&lt;/custom2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6DA842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80C070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075BED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026A27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5333B5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09796F5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2B0856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8FA16B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D450AB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53DAB08" w14:textId="77777777" w:rsidTr="00586D55">
        <w:tc>
          <w:tcPr>
            <w:tcW w:w="687" w:type="pct"/>
            <w:vAlign w:val="center"/>
          </w:tcPr>
          <w:p w14:paraId="3885AAD5" w14:textId="31F793AE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Hadjipanayis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0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YWRqaXBhbmF5aXM8L0F1dGhvcj48WWVhcj4yMDAxPC9Z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YWRqaXBhbmF5aXM8L0F1dGhvcj48WWVhcj4yMDAxPC9Z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AF7809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40E4C6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3395A9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F98CD9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41406B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3F52E47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A145D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A61A19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E8090B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704CD3DF" w14:textId="77777777" w:rsidTr="00586D55">
        <w:tc>
          <w:tcPr>
            <w:tcW w:w="687" w:type="pct"/>
            <w:vAlign w:val="center"/>
          </w:tcPr>
          <w:p w14:paraId="49D71BDC" w14:textId="263FA8A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Hasegawa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asegawa&lt;/Author&gt;&lt;Year&gt;2022&lt;/Year&gt;&lt;RecNum&gt;68&lt;/RecNum&gt;&lt;DisplayText&gt;&lt;style face="superscript"&gt;23&lt;/style&gt;&lt;/DisplayText&gt;&lt;record&gt;&lt;rec-number&gt;68&lt;/rec-number&gt;&lt;foreign-keys&gt;&lt;key app="EN" db-id="5d0pa2dadetfthet02lve9wpes2x9fv225fv" timestamp="1679318368"&gt;68&lt;/key&gt;&lt;/foreign-keys&gt;&lt;ref-type name="Journal Article"&gt;17&lt;/ref-type&gt;&lt;contributors&gt;&lt;authors&gt;&lt;author&gt;Hasegawa, T.&lt;/author&gt;&lt;author&gt;Kato, T.&lt;/author&gt;&lt;author&gt;Naito, T.&lt;/author&gt;&lt;author&gt;Mizuno, A.&lt;/author&gt;&lt;author&gt;Koketsu, Y.&lt;/author&gt;&lt;author&gt;Hirayama, K.&lt;/author&gt;&lt;author&gt;Niwa, H.&lt;/author&gt;&lt;/authors&gt;&lt;/contributors&gt;&lt;titles&gt;&lt;title&gt;Effect of embolization before stereotactic radiosurgery for brain arteriovenous malformations: a case-control study with propensity score matching&lt;/title&gt;&lt;secondary-title&gt;J Neurosurg&lt;/secondary-title&gt;&lt;/titles&gt;&lt;periodical&gt;&lt;full-title&gt;J Neurosurg&lt;/full-title&gt;&lt;/periodical&gt;&lt;pages&gt;1-7&lt;/pages&gt;&lt;edition&gt;20220909&lt;/edition&gt;&lt;keywords&gt;&lt;keyword&gt;Gamma Knife&lt;/keyword&gt;&lt;keyword&gt;arteriovenous malformation&lt;/keyword&gt;&lt;keyword&gt;embolization&lt;/keyword&gt;&lt;keyword&gt;nidus obliteration&lt;/keyword&gt;&lt;keyword&gt;stereotactic radiosurgery&lt;/keyword&gt;&lt;keyword&gt;vascular disorders&lt;/keyword&gt;&lt;/keywords&gt;&lt;dates&gt;&lt;year&gt;2022&lt;/year&gt;&lt;pub-dates&gt;&lt;date&gt;Sep 9&lt;/date&gt;&lt;/pub-dates&gt;&lt;/dates&gt;&lt;isbn&gt;0022-3085&lt;/isbn&gt;&lt;accession-num&gt;36087321&lt;/accession-num&gt;&lt;urls&gt;&lt;/urls&gt;&lt;electronic-resource-num&gt;10.3171/2022.7.Jns221343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C54AB7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743380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8C8E35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DC6846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03D250A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366D5D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C9B816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4BF226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397C42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13AB8DD" w14:textId="77777777" w:rsidTr="00586D55">
        <w:tc>
          <w:tcPr>
            <w:tcW w:w="687" w:type="pct"/>
            <w:vAlign w:val="center"/>
          </w:tcPr>
          <w:p w14:paraId="4E690BB2" w14:textId="39118E03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Hasegawa (201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YXNlZ2F3YTwvQXV0aG9yPjxZZWFyPjIwMTk8L1llYXI+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YXNlZ2F3YTwvQXV0aG9yPjxZZWFyPjIwMTk8L1llYXI+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EF284E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8E1789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CDB4D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4271D8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BA379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296832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D59E09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C0A889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B27642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55555CE2" w14:textId="77777777" w:rsidTr="00586D55">
        <w:tc>
          <w:tcPr>
            <w:tcW w:w="687" w:type="pct"/>
            <w:vAlign w:val="center"/>
          </w:tcPr>
          <w:p w14:paraId="14D2B7B3" w14:textId="2433F60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Hirschmann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aXJzY2htYW5uPC9BdXRob3I+PFllYXI+MjAyMDwvWWVh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aXJzY2htYW5uPC9BdXRob3I+PFllYXI+MjAyMDwvWWVh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2DE177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D36BDA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8162A3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55DB66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72B590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502F93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E1FC2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374495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F2F51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50946B97" w14:textId="77777777" w:rsidTr="00586D55">
        <w:tc>
          <w:tcPr>
            <w:tcW w:w="687" w:type="pct"/>
            <w:vAlign w:val="center"/>
          </w:tcPr>
          <w:p w14:paraId="46D92058" w14:textId="230FD2CC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Hoh (200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oh&lt;/Author&gt;&lt;Year&gt;2000&lt;/Year&gt;&lt;RecNum&gt;71&lt;/RecNum&gt;&lt;DisplayText&gt;&lt;style face="superscript"&gt;26&lt;/style&gt;&lt;/DisplayText&gt;&lt;record&gt;&lt;rec-number&gt;71&lt;/rec-number&gt;&lt;foreign-keys&gt;&lt;key app="EN" db-id="5d0pa2dadetfthet02lve9wpes2x9fv225fv" timestamp="1679318547"&gt;71&lt;/key&gt;&lt;/foreign-keys&gt;&lt;ref-type name="Journal Article"&gt;17&lt;/ref-type&gt;&lt;contributors&gt;&lt;authors&gt;&lt;author&gt;Hoh, B. L.&lt;/author&gt;&lt;author&gt;Ogilvy, C. S.&lt;/author&gt;&lt;author&gt;Butler, W. E.&lt;/author&gt;&lt;author&gt;Loeffler, J. S.&lt;/author&gt;&lt;author&gt;Putman, C. M.&lt;/author&gt;&lt;author&gt;Chapman, P. H.&lt;/author&gt;&lt;/authors&gt;&lt;/contributors&gt;&lt;auth-address&gt;Neurosurgical Service, Massachusetts General Hospital, Boston 02114, USA.&lt;/auth-address&gt;&lt;titles&gt;&lt;title&gt;Multimodality treatment of nongalenic arteriovenous malformations in pediatric patients&lt;/title&gt;&lt;secondary-title&gt;Neurosurgery&lt;/secondary-title&gt;&lt;/titles&gt;&lt;periodical&gt;&lt;full-title&gt;Neurosurgery&lt;/full-title&gt;&lt;/periodical&gt;&lt;pages&gt;346-57; discussion 357-8&lt;/pages&gt;&lt;volume&gt;47&lt;/volume&gt;&lt;number&gt;2&lt;/number&gt;&lt;keywords&gt;&lt;keyword&gt;Adolescent&lt;/keyword&gt;&lt;keyword&gt;Cerebral Angiography&lt;/keyword&gt;&lt;keyword&gt;Cerebral Hemorrhage/etiology&lt;/keyword&gt;&lt;keyword&gt;Child&lt;/keyword&gt;&lt;keyword&gt;*Embolization, Therapeutic/adverse effects&lt;/keyword&gt;&lt;keyword&gt;Female&lt;/keyword&gt;&lt;keyword&gt;Glasgow Outcome Scale&lt;/keyword&gt;&lt;keyword&gt;Humans&lt;/keyword&gt;&lt;keyword&gt;Intracranial Arteriovenous Malformations/diagnosis/mortality/surgery/*therapy&lt;/keyword&gt;&lt;keyword&gt;Magnetic Resonance Imaging&lt;/keyword&gt;&lt;keyword&gt;Male&lt;/keyword&gt;&lt;keyword&gt;Postoperative Complications&lt;/keyword&gt;&lt;keyword&gt;*Radiosurgery&lt;/keyword&gt;&lt;keyword&gt;Recurrence&lt;/keyword&gt;&lt;keyword&gt;Retrospective Studies&lt;/keyword&gt;&lt;keyword&gt;Seizures/etiology/therapy&lt;/keyword&gt;&lt;keyword&gt;Treatment Outcome&lt;/keyword&gt;&lt;/keywords&gt;&lt;dates&gt;&lt;year&gt;2000&lt;/year&gt;&lt;pub-dates&gt;&lt;date&gt;Aug&lt;/date&gt;&lt;/pub-dates&gt;&lt;/dates&gt;&lt;isbn&gt;0148-396X (Print)&amp;#xD;0148-396x&lt;/isbn&gt;&lt;accession-num&gt;10942007&lt;/accession-num&gt;&lt;urls&gt;&lt;/urls&gt;&lt;electronic-resource-num&gt;10.1097/00006123-200008000-00015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2BAAC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E75D75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9D32D9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5883BB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668AB9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288C535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A6712F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F4E80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11A70C6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15AEB7B3" w14:textId="77777777" w:rsidTr="00586D55">
        <w:tc>
          <w:tcPr>
            <w:tcW w:w="687" w:type="pct"/>
            <w:vAlign w:val="center"/>
          </w:tcPr>
          <w:p w14:paraId="68F07052" w14:textId="72065FA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Hung (201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dW5nPC9BdXRob3I+PFllYXI+MjAxOTwvWWVhcj48UmVj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IdW5nPC9BdXRob3I+PFllYXI+MjAxOTwvWWVhcj48UmVj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B11EC4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9A24E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2AEA96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1A5185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05A30E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5B6D697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F744D2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7BC0B73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B41C85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04370C07" w14:textId="77777777" w:rsidTr="00586D55">
        <w:tc>
          <w:tcPr>
            <w:tcW w:w="687" w:type="pct"/>
            <w:vAlign w:val="center"/>
          </w:tcPr>
          <w:p w14:paraId="6ACA138F" w14:textId="0B4CFD30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Izawa (200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zawa&lt;/Author&gt;&lt;Year&gt;2009&lt;/Year&gt;&lt;RecNum&gt;73&lt;/RecNum&gt;&lt;DisplayText&gt;&lt;style face="superscript"&gt;28&lt;/style&gt;&lt;/DisplayText&gt;&lt;record&gt;&lt;rec-number&gt;73&lt;/rec-number&gt;&lt;foreign-keys&gt;&lt;key app="EN" db-id="5d0pa2dadetfthet02lve9wpes2x9fv225fv" timestamp="1679318633"&gt;73&lt;/key&gt;&lt;/foreign-keys&gt;&lt;ref-type name="Journal Article"&gt;17&lt;/ref-type&gt;&lt;contributors&gt;&lt;authors&gt;&lt;author&gt;Izawa, M.&lt;/author&gt;&lt;author&gt;Chernov, M.&lt;/author&gt;&lt;author&gt;Hayashi, M.&lt;/author&gt;&lt;author&gt;Iseki, H.&lt;/author&gt;&lt;author&gt;Hori, T.&lt;/author&gt;&lt;author&gt;Takakura, K.&lt;/author&gt;&lt;/authors&gt;&lt;/contributors&gt;&lt;auth-address&gt;Department of Neurosurgery, Neurological Institute, Tokyo Women&amp;apos;s Medical University, Tokyo 162-8666, Japan. mizawa@nij.twmu.ac.jp&lt;/auth-address&gt;&lt;titles&gt;&lt;title&gt;Combined management of intracranial arteriovenous malformations with embolization and gamma knife radiosurgery: comparative evaluation of the long-term results&lt;/title&gt;&lt;secondary-title&gt;Surg Neurol&lt;/secondary-title&gt;&lt;/titles&gt;&lt;periodical&gt;&lt;full-title&gt;Surg Neurol&lt;/full-title&gt;&lt;/periodical&gt;&lt;pages&gt;43-52; discussion 52-3&lt;/pages&gt;&lt;volume&gt;71&lt;/volume&gt;&lt;number&gt;1&lt;/number&gt;&lt;edition&gt;20080304&lt;/edition&gt;&lt;keywords&gt;&lt;keyword&gt;Adult&lt;/keyword&gt;&lt;keyword&gt;Cerebral Angiography&lt;/keyword&gt;&lt;keyword&gt;Embolization, Therapeutic/adverse effects/*methods&lt;/keyword&gt;&lt;keyword&gt;Female&lt;/keyword&gt;&lt;keyword&gt;Follow-Up Studies&lt;/keyword&gt;&lt;keyword&gt;Humans&lt;/keyword&gt;&lt;keyword&gt;Intracranial Arteriovenous Malformations/diagnostic imaging/*surgery&lt;/keyword&gt;&lt;keyword&gt;Male&lt;/keyword&gt;&lt;keyword&gt;Middle Aged&lt;/keyword&gt;&lt;keyword&gt;Radiosurgery/adverse effects/*methods&lt;/keyword&gt;&lt;keyword&gt;Retrospective Studies&lt;/keyword&gt;&lt;keyword&gt;Treatment Outcome&lt;/keyword&gt;&lt;keyword&gt;Young Adult&lt;/keyword&gt;&lt;/keywords&gt;&lt;dates&gt;&lt;year&gt;2009&lt;/year&gt;&lt;pub-dates&gt;&lt;date&gt;Jan&lt;/date&gt;&lt;/pub-dates&gt;&lt;/dates&gt;&lt;isbn&gt;0090-3019 (Print)&amp;#xD;0090-3019&lt;/isbn&gt;&lt;accession-num&gt;18291487&lt;/accession-num&gt;&lt;urls&gt;&lt;/urls&gt;&lt;electronic-resource-num&gt;10.1016/j.surneu.2007.11.016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55D445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614A7E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1796B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A2B99D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05B9621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33F4BA7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EA1295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7BCA3F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AEBD42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0DF31A29" w14:textId="77777777" w:rsidTr="00586D55">
        <w:tc>
          <w:tcPr>
            <w:tcW w:w="687" w:type="pct"/>
            <w:vAlign w:val="center"/>
          </w:tcPr>
          <w:p w14:paraId="4ED527EF" w14:textId="14D65D2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Kano (201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YW5vPC9BdXRob3I+PFllYXI+MjAxMjwvWWVhcj48UmVj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YW5vPC9BdXRob3I+PFllYXI+MjAxMjwvWWVhcj48UmVj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269C8E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F4E026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3EBF7FF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39BF57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1241FC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01E32D4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34D6B9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C25556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F4B11B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7FF5FEF2" w14:textId="77777777" w:rsidTr="00586D55">
        <w:tc>
          <w:tcPr>
            <w:tcW w:w="687" w:type="pct"/>
            <w:vAlign w:val="center"/>
          </w:tcPr>
          <w:p w14:paraId="423F3C5C" w14:textId="3008E9A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Kawashima (202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awashima&lt;/Author&gt;&lt;Year&gt;2020&lt;/Year&gt;&lt;RecNum&gt;75&lt;/RecNum&gt;&lt;DisplayText&gt;&lt;style face="superscript"&gt;30&lt;/style&gt;&lt;/DisplayText&gt;&lt;record&gt;&lt;rec-number&gt;75&lt;/rec-number&gt;&lt;foreign-keys&gt;&lt;key app="EN" db-id="5d0pa2dadetfthet02lve9wpes2x9fv225fv" timestamp="1679318845"&gt;75&lt;/key&gt;&lt;/foreign-keys&gt;&lt;ref-type name="Journal Article"&gt;17&lt;/ref-type&gt;&lt;contributors&gt;&lt;authors&gt;&lt;author&gt;Kawashima, M.&lt;/author&gt;&lt;author&gt;Hasegawa, H.&lt;/author&gt;&lt;author&gt;Shin, M.&lt;/author&gt;&lt;author&gt;Shinya, Y.&lt;/author&gt;&lt;author&gt;Ishikawa, O.&lt;/author&gt;&lt;author&gt;Koizumi, S.&lt;/author&gt;&lt;author&gt;Katano, A.&lt;/author&gt;&lt;author&gt;Nakatomi, H.&lt;/author&gt;&lt;author&gt;Saito, N.&lt;/author&gt;&lt;/authors&gt;&lt;/contributors&gt;&lt;auth-address&gt;Departments of1Neurosurgery and.&amp;#xD;2Department of Neurologic Surgery, Mayo Clinic, Rochester, Minnesota.&amp;#xD;3Radiology, University of Tokyo Hospital, Tokyo, Japan; and.&lt;/auth-address&gt;&lt;titles&gt;&lt;title&gt;Outcomes of stereotactic radiosurgery for hemorrhagic arteriovenous malformations with or without prior resection or embolization&lt;/title&gt;&lt;secondary-title&gt;J Neurosurg&lt;/secondary-title&gt;&lt;/titles&gt;&lt;periodical&gt;&lt;full-title&gt;J Neurosurg&lt;/full-title&gt;&lt;/periodical&gt;&lt;pages&gt;1-9&lt;/pages&gt;&lt;edition&gt;20201204&lt;/edition&gt;&lt;keywords&gt;&lt;keyword&gt;Gamma Knife&lt;/keyword&gt;&lt;keyword&gt;long-term outcomes&lt;/keyword&gt;&lt;keyword&gt;ruptured arteriovenous malformation&lt;/keyword&gt;&lt;keyword&gt;stereotactic radiosurgery&lt;/keyword&gt;&lt;keyword&gt;vascular disorders&lt;/keyword&gt;&lt;/keywords&gt;&lt;dates&gt;&lt;year&gt;2020&lt;/year&gt;&lt;pub-dates&gt;&lt;date&gt;Dec 4&lt;/date&gt;&lt;/pub-dates&gt;&lt;/dates&gt;&lt;isbn&gt;0022-3085&lt;/isbn&gt;&lt;accession-num&gt;33276336&lt;/accession-num&gt;&lt;urls&gt;&lt;/urls&gt;&lt;electronic-resource-num&gt;10.3171/2020.7.Jns201502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EFB685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DDFBAE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B12518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8CEED4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570B37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7FA11EA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32147B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EC995C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68463D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2D4F39EB" w14:textId="77777777" w:rsidTr="00586D55">
        <w:tc>
          <w:tcPr>
            <w:tcW w:w="687" w:type="pct"/>
            <w:vAlign w:val="center"/>
          </w:tcPr>
          <w:p w14:paraId="1B4288B2" w14:textId="0ED66E54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Kim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im&lt;/Author&gt;&lt;Year&gt;2022&lt;/Year&gt;&lt;RecNum&gt;76&lt;/RecNum&gt;&lt;DisplayText&gt;&lt;style face="superscript"&gt;31&lt;/style&gt;&lt;/DisplayText&gt;&lt;record&gt;&lt;rec-number&gt;76&lt;/rec-number&gt;&lt;foreign-keys&gt;&lt;key app="EN" db-id="5d0pa2dadetfthet02lve9wpes2x9fv225fv" timestamp="1679318881"&gt;76&lt;/key&gt;&lt;/foreign-keys&gt;&lt;ref-type name="Journal Article"&gt;17&lt;/ref-type&gt;&lt;contributors&gt;&lt;authors&gt;&lt;author&gt;Kim, M. J.&lt;/author&gt;&lt;author&gt;Jung, H. H.&lt;/author&gt;&lt;author&gt;Kim, Y. B.&lt;/author&gt;&lt;author&gt;Chang, J. H.&lt;/author&gt;&lt;author&gt;Chang, J. W.&lt;/author&gt;&lt;author&gt;Park, K. Y.&lt;/author&gt;&lt;author&gt;Chang, W. S.&lt;/author&gt;&lt;/authors&gt;&lt;/contributors&gt;&lt;auth-address&gt;Department of Neurosurgery, Korea University College of Medicine, Korea University Ansan Hospital, Gyeonggi-do, Republic of Korea.&amp;#xD;Department of Neurosurgery, Yonsei University College of Medicine, Seoul, Republic of Korea.&lt;/auth-address&gt;&lt;titles&gt;&lt;title&gt;Comparison of Single-Session, Neoadjuvant, and Adjuvant Embolization Gamma Knife Radiosurgery for Arteriovenous Malformation&lt;/title&gt;&lt;secondary-title&gt;Neurosurgery&lt;/secondary-title&gt;&lt;/titles&gt;&lt;periodical&gt;&lt;full-title&gt;Neurosurgery&lt;/full-title&gt;&lt;/periodical&gt;&lt;edition&gt;20221229&lt;/edition&gt;&lt;dates&gt;&lt;year&gt;2022&lt;/year&gt;&lt;pub-dates&gt;&lt;date&gt;Dec 29&lt;/date&gt;&lt;/pub-dates&gt;&lt;/dates&gt;&lt;isbn&gt;0148-396x&lt;/isbn&gt;&lt;accession-num&gt;36700732&lt;/accession-num&gt;&lt;urls&gt;&lt;/urls&gt;&lt;electronic-resource-num&gt;10.1227/neu.0000000000002308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282D50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033488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A716A5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C0927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630E38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C96A23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9DAEE5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EF5E33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A1A482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35F95209" w14:textId="77777777" w:rsidTr="00586D55">
        <w:tc>
          <w:tcPr>
            <w:tcW w:w="687" w:type="pct"/>
            <w:vAlign w:val="center"/>
          </w:tcPr>
          <w:p w14:paraId="48BA1966" w14:textId="6F6B2EF6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Lecavalier-Barsoum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3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ecavalier-Barsoum&lt;/Author&gt;&lt;Year&gt;2013&lt;/Year&gt;&lt;RecNum&gt;78&lt;/RecNum&gt;&lt;DisplayText&gt;&lt;style face="superscript"&gt;32&lt;/style&gt;&lt;/DisplayText&gt;&lt;record&gt;&lt;rec-number&gt;78&lt;/rec-number&gt;&lt;foreign-keys&gt;&lt;key app="EN" db-id="5d0pa2dadetfthet02lve9wpes2x9fv225fv" timestamp="1679319046"&gt;78&lt;/key&gt;&lt;/foreign-keys&gt;&lt;ref-type name="Journal Article"&gt;17&lt;/ref-type&gt;&lt;contributors&gt;&lt;authors&gt;&lt;author&gt;Lecavalier-Barsoum, M.&lt;/author&gt;&lt;author&gt;Roy, D.&lt;/author&gt;&lt;author&gt;Doucet, R.&lt;/author&gt;&lt;author&gt;Fortin, B.&lt;/author&gt;&lt;author&gt;Lambert, C.&lt;/author&gt;&lt;author&gt;Moumdjian, R.&lt;/author&gt;&lt;author&gt;Bahary, J. P.&lt;/author&gt;&lt;/authors&gt;&lt;/contributors&gt;&lt;auth-address&gt;Radiation Oncology Department, McGill University Health Center, Canada. Magali.lecavalier@mail.mcgill.ca&lt;/auth-address&gt;&lt;titles&gt;&lt;title&gt;Long-term results of radiosurgery for cerebral arteriovenous malformations&lt;/title&gt;&lt;secondary-title&gt;Can J Neurol Sci&lt;/secondary-title&gt;&lt;/titles&gt;&lt;periodical&gt;&lt;full-title&gt;Can J Neurol Sci&lt;/full-title&gt;&lt;/periodical&gt;&lt;pages&gt;182-6&lt;/pages&gt;&lt;volume&gt;40&lt;/volume&gt;&lt;number&gt;2&lt;/number&gt;&lt;keywords&gt;&lt;keyword&gt;Adolescent&lt;/keyword&gt;&lt;keyword&gt;Adult&lt;/keyword&gt;&lt;keyword&gt;Aged&lt;/keyword&gt;&lt;keyword&gt;Child&lt;/keyword&gt;&lt;keyword&gt;Embolization, Therapeutic/methods&lt;/keyword&gt;&lt;keyword&gt;Female&lt;/keyword&gt;&lt;keyword&gt;Humans&lt;/keyword&gt;&lt;keyword&gt;Intracranial Arteriovenous Malformations/diagnostic imaging/mortality/*surgery&lt;/keyword&gt;&lt;keyword&gt;Longitudinal Studies&lt;/keyword&gt;&lt;keyword&gt;Male&lt;/keyword&gt;&lt;keyword&gt;Middle Aged&lt;/keyword&gt;&lt;keyword&gt;Radiosurgery/*methods&lt;/keyword&gt;&lt;keyword&gt;Retrospective Studies&lt;/keyword&gt;&lt;keyword&gt;Severity of Illness Index&lt;/keyword&gt;&lt;keyword&gt;Tomography, X-Ray Computed&lt;/keyword&gt;&lt;keyword&gt;Young Adult&lt;/keyword&gt;&lt;/keywords&gt;&lt;dates&gt;&lt;year&gt;2013&lt;/year&gt;&lt;pub-dates&gt;&lt;date&gt;Mar&lt;/date&gt;&lt;/pub-dates&gt;&lt;/dates&gt;&lt;isbn&gt;0317-1671 (Print)&amp;#xD;0317-1671&lt;/isbn&gt;&lt;accession-num&gt;23419565&lt;/accession-num&gt;&lt;urls&gt;&lt;/urls&gt;&lt;electronic-resource-num&gt;10.1017/s0317167100013706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66D408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850AEF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A56121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301426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25CD31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4E1AEE4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A32DF5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CB01C5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B3C5E4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01973543" w14:textId="77777777" w:rsidTr="00586D55">
        <w:tc>
          <w:tcPr>
            <w:tcW w:w="687" w:type="pct"/>
            <w:vAlign w:val="center"/>
          </w:tcPr>
          <w:p w14:paraId="38CCFC5C" w14:textId="4EEAA3C5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Lee (2015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ZWU8L0F1dGhvcj48WWVhcj4yMDE1PC9ZZWFyPjxSZWNO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ZWU8L0F1dGhvcj48WWVhcj4yMDE1PC9ZZWFyPjxSZWNO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AFA2E2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AC8D0F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504EB1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8BCCCD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E0C3AD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463AFE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03FD3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BA0990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B1C8E9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2D663D6" w14:textId="77777777" w:rsidTr="00586D55">
        <w:tc>
          <w:tcPr>
            <w:tcW w:w="687" w:type="pct"/>
            <w:vAlign w:val="center"/>
          </w:tcPr>
          <w:p w14:paraId="20E30F3A" w14:textId="380D2AFC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Lindvall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5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aW5kdmFsbDwvQXV0aG9yPjxZZWFyPjIwMTU8L1llYXI+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aW5kdmFsbDwvQXV0aG9yPjxZZWFyPjIwMTU8L1llYXI+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1CBED4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75A8D8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7F4563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39BBA6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84B774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422AF7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5647DE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7B3FC3F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84CBC0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4B326CB9" w14:textId="77777777" w:rsidTr="00586D55">
        <w:tc>
          <w:tcPr>
            <w:tcW w:w="687" w:type="pct"/>
            <w:vAlign w:val="center"/>
          </w:tcPr>
          <w:p w14:paraId="45C0D5EB" w14:textId="7978B10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Link (2018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aW5rPC9BdXRob3I+PFllYXI+MjAxODwvWWVhcj48UmVj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aW5rPC9BdXRob3I+PFllYXI+MjAxODwvWWVhcj48UmVj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1DB75A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B3D8D5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3641E3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2E90FF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216F9E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667E1E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F626A6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D98E8B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E2421D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37E59074" w14:textId="77777777" w:rsidTr="00586D55">
        <w:tc>
          <w:tcPr>
            <w:tcW w:w="687" w:type="pct"/>
            <w:vAlign w:val="center"/>
          </w:tcPr>
          <w:p w14:paraId="6881E3B9" w14:textId="2CE579E6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Loebl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b2ViZWw8L0F1dGhvcj48WWVhcj4yMDIyPC9ZZWFyPjxS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Mb2ViZWw8L0F1dGhvcj48WWVhcj4yMDIyPC9ZZWFyPjxS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A0A2D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37A231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FA21EC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9845D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5FD954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2C552B0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5A614C2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1B3DB2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BEC00C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370FE4E3" w14:textId="77777777" w:rsidTr="00586D55">
        <w:tc>
          <w:tcPr>
            <w:tcW w:w="687" w:type="pct"/>
            <w:vAlign w:val="center"/>
          </w:tcPr>
          <w:p w14:paraId="7CE38FA6" w14:textId="40F75105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Marciscano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YXJjaXNjYW5vPC9BdXRob3I+PFllYXI+MjAxNzwvWWVh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YXJjaXNjYW5vPC9BdXRob3I+PFllYXI+MjAxNzwvWWVh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10AC78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59508A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17A494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B5B369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549FEF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12C842B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7B37A2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B61518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F81867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163E6626" w14:textId="77777777" w:rsidTr="00586D55">
        <w:tc>
          <w:tcPr>
            <w:tcW w:w="687" w:type="pct"/>
            <w:vAlign w:val="center"/>
          </w:tcPr>
          <w:p w14:paraId="77CC9CA6" w14:textId="5B86858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Mariachev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5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YXJ5YXNoZXY8L0F1dGhvcj48WWVhcj4yMDE1PC9ZZWFy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YXJ5YXNoZXY8L0F1dGhvcj48WWVhcj4yMDE1PC9ZZWFy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FA2716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5E497C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D9FFC7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DA56A7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DF3815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11B60CE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018A32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C38B8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7189CA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4DC8EB7F" w14:textId="77777777" w:rsidTr="00586D55">
        <w:tc>
          <w:tcPr>
            <w:tcW w:w="687" w:type="pct"/>
            <w:vAlign w:val="center"/>
          </w:tcPr>
          <w:p w14:paraId="72E16B1C" w14:textId="041A97C1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Meng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ZW5nPC9BdXRob3I+PFllYXI+MjAyMTwvWWVhcj48UmVj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ZW5nPC9BdXRob3I+PFllYXI+MjAyMTwvWWVhcj48UmVj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4CD710E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1B1226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338175C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8901B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B6E62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74B4D0C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57BB7C9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EA7ECE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1B37FBF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85FBA48" w14:textId="77777777" w:rsidTr="00586D55">
        <w:tc>
          <w:tcPr>
            <w:tcW w:w="687" w:type="pct"/>
            <w:vAlign w:val="center"/>
          </w:tcPr>
          <w:p w14:paraId="2FFF41A7" w14:textId="3D5BDC2D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Milker-Zabel (201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WxrZXItWmFiZWw8L0F1dGhvcj48WWVhcj4yMDEyPC9Z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WxrZXItWmFiZWw8L0F1dGhvcj48WWVhcj4yMDEyPC9Z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E86675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536DC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4A9A27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ACA42D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C73E26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14C0E27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6BC6AF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5602BA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15772F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181F610" w14:textId="77777777" w:rsidTr="00586D55">
        <w:tc>
          <w:tcPr>
            <w:tcW w:w="687" w:type="pct"/>
            <w:vAlign w:val="center"/>
          </w:tcPr>
          <w:p w14:paraId="2B7A0CF0" w14:textId="7CCA66D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Miyawaki (199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Xlhd2FraTwvQXV0aG9yPjxZZWFyPjE5OTk8L1llYXI+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Xlhd2FraTwvQXV0aG9yPjxZZWFyPjE5OTk8L1llYXI+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44F102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82C890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F90D27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1E6F6A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491FD5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7FB1298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A92227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340F89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E8D65A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56A63025" w14:textId="77777777" w:rsidTr="00586D55">
        <w:tc>
          <w:tcPr>
            <w:tcW w:w="687" w:type="pct"/>
            <w:shd w:val="clear" w:color="auto" w:fill="auto"/>
            <w:vAlign w:val="center"/>
          </w:tcPr>
          <w:p w14:paraId="11C98C59" w14:textId="041BB83E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Mohr (202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b2hyPC9BdXRob3I+PFllYXI+MjAyMDwvWWVhcj48UmVj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b2hyPC9BdXRob3I+PFllYXI+MjAyMDwvWWVhcj48UmVj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C19DF3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795134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D10692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99F9E8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7B92012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2B431A1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84CFE5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CC5E72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F40DE8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</w:tr>
      <w:tr w:rsidR="0006226B" w:rsidRPr="00F14942" w14:paraId="2A44D98B" w14:textId="77777777" w:rsidTr="00586D55">
        <w:tc>
          <w:tcPr>
            <w:tcW w:w="687" w:type="pct"/>
            <w:vAlign w:val="center"/>
          </w:tcPr>
          <w:p w14:paraId="4091D761" w14:textId="73401C8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Murray (201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urray&lt;/Author&gt;&lt;Year&gt;2011&lt;/Year&gt;&lt;RecNum&gt;89&lt;/RecNum&gt;&lt;DisplayText&gt;&lt;style face="superscript"&gt;43&lt;/style&gt;&lt;/DisplayText&gt;&lt;record&gt;&lt;rec-number&gt;89&lt;/rec-number&gt;&lt;foreign-keys&gt;&lt;key app="EN" db-id="5d0pa2dadetfthet02lve9wpes2x9fv225fv" timestamp="1679319588"&gt;89&lt;/key&gt;&lt;/foreign-keys&gt;&lt;ref-type name="Journal Article"&gt;17&lt;/ref-type&gt;&lt;contributors&gt;&lt;authors&gt;&lt;author&gt;Murray, G.&lt;/author&gt;&lt;author&gt;Brau, R. H.&lt;/author&gt;&lt;/authors&gt;&lt;/contributors&gt;&lt;auth-address&gt;Section of Neurosurgery, Medical Sciences Campus, University of Puerto Rico, San Juan, Puerto Rico. gisela.murray@yahoo.com&lt;/auth-address&gt;&lt;titles&gt;&lt;title&gt;A 10-year experience of radiosurgical treatment for cerebral arteriovenous malformations: a perspective from a series with large malformations. Clinical article&lt;/title&gt;&lt;secondary-title&gt;J Neurosurg&lt;/secondary-title&gt;&lt;/titles&gt;&lt;periodical&gt;&lt;full-title&gt;J Neurosurg&lt;/full-title&gt;&lt;/periodical&gt;&lt;pages&gt;337-46&lt;/pages&gt;&lt;volume&gt;115&lt;/volume&gt;&lt;number&gt;2&lt;/number&gt;&lt;edition&gt;20110506&lt;/edition&gt;&lt;keywords&gt;&lt;keyword&gt;Adult&lt;/keyword&gt;&lt;keyword&gt;Cerebral Angiography&lt;/keyword&gt;&lt;keyword&gt;Female&lt;/keyword&gt;&lt;keyword&gt;Follow-Up Studies&lt;/keyword&gt;&lt;keyword&gt;Humans&lt;/keyword&gt;&lt;keyword&gt;Intracranial Arteriovenous Malformations/*diagnostic imaging/*surgery&lt;/keyword&gt;&lt;keyword&gt;Intracranial Hemorrhages/etiology&lt;/keyword&gt;&lt;keyword&gt;Male&lt;/keyword&gt;&lt;keyword&gt;Puerto Rico&lt;/keyword&gt;&lt;keyword&gt;Radiosurgery/*adverse effects&lt;/keyword&gt;&lt;keyword&gt;Treatment Outcome&lt;/keyword&gt;&lt;/keywords&gt;&lt;dates&gt;&lt;year&gt;2011&lt;/year&gt;&lt;pub-dates&gt;&lt;date&gt;Aug&lt;/date&gt;&lt;/pub-dates&gt;&lt;/dates&gt;&lt;isbn&gt;0022-3085&lt;/isbn&gt;&lt;accession-num&gt;21548746&lt;/accession-num&gt;&lt;urls&gt;&lt;/urls&gt;&lt;electronic-resource-num&gt;10.3171/2011.3.Jns10814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600793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B36BF5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E576BB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ACAF4D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671E9A0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1C08609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86ECE2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DE7C90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018962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4C47F5CA" w14:textId="77777777" w:rsidTr="00586D55">
        <w:tc>
          <w:tcPr>
            <w:tcW w:w="687" w:type="pct"/>
            <w:vAlign w:val="center"/>
          </w:tcPr>
          <w:p w14:paraId="2E5A63A4" w14:textId="3FB46B1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Nagaraja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06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WdhcmFqYTwvQXV0aG9yPjxZZWFyPjIwMDY8L1llYXI+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WdhcmFqYTwvQXV0aG9yPjxZZWFyPjIwMDY8L1llYXI+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CAD629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2AD31A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956768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50D44D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9163D3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2536B29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E6EBF6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9B2674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C30EED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A05E0B3" w14:textId="77777777" w:rsidTr="00586D55">
        <w:tc>
          <w:tcPr>
            <w:tcW w:w="687" w:type="pct"/>
            <w:vAlign w:val="center"/>
          </w:tcPr>
          <w:p w14:paraId="7FAD22FE" w14:textId="4D7768D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Nagy (201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Wd5PC9BdXRob3I+PFllYXI+MjAxNzwvWWVhcj48UmVj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Wd5PC9BdXRob3I+PFllYXI+MjAxNzwvWWVhcj48UmVj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024579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D413CA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AC0DC1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3C816E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0E24614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24B3EEA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5D84A8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75B0C5A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199CA8D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68930137" w14:textId="77777777" w:rsidTr="00586D55">
        <w:tc>
          <w:tcPr>
            <w:tcW w:w="687" w:type="pct"/>
            <w:vAlign w:val="center"/>
          </w:tcPr>
          <w:p w14:paraId="3E8A0D64" w14:textId="49513D0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Nagy (201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agy&lt;/Author&gt;&lt;Year&gt;2012&lt;/Year&gt;&lt;RecNum&gt;92&lt;/RecNum&gt;&lt;DisplayText&gt;&lt;style face="superscript"&gt;46&lt;/style&gt;&lt;/DisplayText&gt;&lt;record&gt;&lt;rec-number&gt;92&lt;/rec-number&gt;&lt;foreign-keys&gt;&lt;key app="EN" db-id="5d0pa2dadetfthet02lve9wpes2x9fv225fv" timestamp="1679319761"&gt;92&lt;/key&gt;&lt;/foreign-keys&gt;&lt;ref-type name="Journal Article"&gt;17&lt;/ref-type&gt;&lt;contributors&gt;&lt;authors&gt;&lt;author&gt;Nagy, G.&lt;/author&gt;&lt;author&gt;Rowe, J. G.&lt;/author&gt;&lt;author&gt;Radatz, M. W.&lt;/author&gt;&lt;author&gt;Hodgson, T. J.&lt;/author&gt;&lt;author&gt;Coley, S. C.&lt;/author&gt;&lt;author&gt;Kemeny, A. A.&lt;/author&gt;&lt;/authors&gt;&lt;/contributors&gt;&lt;auth-address&gt;The National Centre for Stereotactic Radiosurgery, Royal Hallamshire Hospital, Sheffield, UK. gnagydr@gmail.com&lt;/auth-address&gt;&lt;titles&gt;&lt;title&gt;A historical analysis of single-stage γ knife radiosurgical treatment for large arteriovenous malformations: evolution and outcomes&lt;/title&gt;&lt;secondary-title&gt;Acta Neurochir (Wien)&lt;/secondary-title&gt;&lt;/titles&gt;&lt;periodical&gt;&lt;full-title&gt;Acta Neurochir (Wien)&lt;/full-title&gt;&lt;/periodical&gt;&lt;pages&gt;383-94&lt;/pages&gt;&lt;volume&gt;154&lt;/volume&gt;&lt;number&gt;3&lt;/number&gt;&lt;edition&gt;20111216&lt;/edition&gt;&lt;keywords&gt;&lt;keyword&gt;Adolescent&lt;/keyword&gt;&lt;keyword&gt;Adult&lt;/keyword&gt;&lt;keyword&gt;Aged&lt;/keyword&gt;&lt;keyword&gt;Child&lt;/keyword&gt;&lt;keyword&gt;Child, Preschool&lt;/keyword&gt;&lt;keyword&gt;Embolization, Therapeutic/*methods&lt;/keyword&gt;&lt;keyword&gt;Female&lt;/keyword&gt;&lt;keyword&gt;Humans&lt;/keyword&gt;&lt;keyword&gt;Intracranial Arteriovenous Malformations/epidemiology/*surgery/*therapy&lt;/keyword&gt;&lt;keyword&gt;Male&lt;/keyword&gt;&lt;keyword&gt;Middle Aged&lt;/keyword&gt;&lt;keyword&gt;Radiosurgery/adverse effects/*methods&lt;/keyword&gt;&lt;keyword&gt;Reoperation/methods&lt;/keyword&gt;&lt;keyword&gt;Retrospective Studies&lt;/keyword&gt;&lt;keyword&gt;Treatment Outcome&lt;/keyword&gt;&lt;keyword&gt;Young Adult&lt;/keyword&gt;&lt;/keywords&gt;&lt;dates&gt;&lt;year&gt;2012&lt;/year&gt;&lt;pub-dates&gt;&lt;date&gt;Mar&lt;/date&gt;&lt;/pub-dates&gt;&lt;/dates&gt;&lt;isbn&gt;0001-6268&lt;/isbn&gt;&lt;accession-num&gt;22173687&lt;/accession-num&gt;&lt;urls&gt;&lt;/urls&gt;&lt;electronic-resource-num&gt;10.1007/s00701-011-1245-5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130916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F47726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2FD1D5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35C058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3C4CBAE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66AA020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31BF06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1E171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0BB32A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1260D007" w14:textId="77777777" w:rsidTr="00586D55">
        <w:tc>
          <w:tcPr>
            <w:tcW w:w="687" w:type="pct"/>
            <w:vAlign w:val="center"/>
          </w:tcPr>
          <w:p w14:paraId="2544D7AE" w14:textId="09721723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Naoi (200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aoi&lt;/Author&gt;&lt;Year&gt;2000&lt;/Year&gt;&lt;RecNum&gt;94&lt;/RecNum&gt;&lt;DisplayText&gt;&lt;style face="superscript"&gt;47&lt;/style&gt;&lt;/DisplayText&gt;&lt;record&gt;&lt;rec-number&gt;94&lt;/rec-number&gt;&lt;foreign-keys&gt;&lt;key app="EN" db-id="5d0pa2dadetfthet02lve9wpes2x9fv225fv" timestamp="1679320005"&gt;94&lt;/key&gt;&lt;/foreign-keys&gt;&lt;ref-type name="Journal Article"&gt;17&lt;/ref-type&gt;&lt;contributors&gt;&lt;authors&gt;&lt;author&gt;Naoi, Yutaka&lt;/author&gt;&lt;author&gt;Iizuka, You&lt;/author&gt;&lt;author&gt;Cho, Narisumi&lt;/author&gt;&lt;author&gt;Nakanishi, Atushi&lt;/author&gt;&lt;author&gt;Ito, Kana&lt;/author&gt;&lt;author&gt;Akamatsu, Masayuki&lt;/author&gt;&lt;author&gt;Maehara, Tadayuki&lt;/author&gt;&lt;author&gt;Sato, Kiyoshi&lt;/author&gt;&lt;author&gt;Arai, Hajime&lt;/author&gt;&lt;/authors&gt;&lt;/contributors&gt;&lt;titles&gt;&lt;title&gt;STEREOTACTIC RADIOSURGERY USING A LINEAR ACCELERATOR FOR THE TREATMENT OF CEREBRAL ARTERIOVENOUS MALFORMATION&amp;#xD;A PRELIMINARY REPORT&lt;/title&gt;&lt;secondary-title&gt;The Journal of JASTRO&lt;/secondary-title&gt;&lt;/titles&gt;&lt;periodical&gt;&lt;full-title&gt;The Journal of JASTRO&lt;/full-title&gt;&lt;/periodical&gt;&lt;pages&gt;221-227&lt;/pages&gt;&lt;volume&gt;12&lt;/volume&gt;&lt;number&gt;3&lt;/number&gt;&lt;dates&gt;&lt;year&gt;2000&lt;/year&gt;&lt;/dates&gt;&lt;urls&gt;&lt;/urls&gt;&lt;electronic-resource-num&gt;10.11182/jastro1989.12.221&lt;/electronic-resource-num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D12FA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C1AA4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514C61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90036B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84127C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06A0212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825054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F473C8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AEA879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2C89AFD1" w14:textId="77777777" w:rsidTr="00586D55">
        <w:tc>
          <w:tcPr>
            <w:tcW w:w="687" w:type="pct"/>
            <w:vAlign w:val="center"/>
          </w:tcPr>
          <w:p w14:paraId="27194F1F" w14:textId="7EBF56C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Nataraj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XRhcmFqPC9BdXRob3I+PFllYXI+MjAxNDwvWWVhcj48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YXRhcmFqPC9BdXRob3I+PFllYXI+MjAxNDwvWWVhcj48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10FD230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A361B1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8BAF14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6C68D5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6A2992C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57EFE6E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29792DB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8DC89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FA6C96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1002FBFA" w14:textId="77777777" w:rsidTr="00586D55">
        <w:tc>
          <w:tcPr>
            <w:tcW w:w="687" w:type="pct"/>
            <w:vAlign w:val="center"/>
          </w:tcPr>
          <w:p w14:paraId="392AA344" w14:textId="0B4B92C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Nerva (2018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ZXJ2YTwvQXV0aG9yPjxZZWFyPjIwMTg8L1llYXI+PFJl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ZXJ2YTwvQXV0aG9yPjxZZWFyPjIwMTg8L1llYXI+PFJl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3C6465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8853AE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A311B0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8E6284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0A495C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551370B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5D768B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3D8ADE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A93B7E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2E3E16BF" w14:textId="77777777" w:rsidTr="00586D55">
        <w:tc>
          <w:tcPr>
            <w:tcW w:w="687" w:type="pct"/>
            <w:vAlign w:val="center"/>
          </w:tcPr>
          <w:p w14:paraId="5D895E64" w14:textId="72975948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Oermann (2015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Oermann&lt;/Author&gt;&lt;Year&gt;2015&lt;/Year&gt;&lt;RecNum&gt;97&lt;/RecNum&gt;&lt;DisplayText&gt;&lt;style face="superscript"&gt;50&lt;/style&gt;&lt;/DisplayText&gt;&lt;record&gt;&lt;rec-number&gt;97&lt;/rec-number&gt;&lt;foreign-keys&gt;&lt;key app="EN" db-id="5d0pa2dadetfthet02lve9wpes2x9fv225fv" timestamp="1679320116"&gt;97&lt;/key&gt;&lt;/foreign-keys&gt;&lt;ref-type name="Journal Article"&gt;17&lt;/ref-type&gt;&lt;contributors&gt;&lt;authors&gt;&lt;author&gt;Oermann, E. K.&lt;/author&gt;&lt;author&gt;Ding, D.&lt;/author&gt;&lt;author&gt;Yen, C. P.&lt;/author&gt;&lt;author&gt;Starke, R. M.&lt;/author&gt;&lt;author&gt;Bederson, J. B.&lt;/author&gt;&lt;author&gt;Kondziolka, D.&lt;/author&gt;&lt;author&gt;Sheehan, J. P.&lt;/author&gt;&lt;/authors&gt;&lt;/contributors&gt;&lt;auth-address&gt;*Mount Sinai Health System, Department of Neurosurgery, New York City, New York; ‡University of Virginia, Department of Neurosurgery, Charlottesville, Virginia; §New York University Langone Medical Center, Department of Neurosurgery, New York City, New York.&lt;/auth-address&gt;&lt;titles&gt;&lt;title&gt;Effect of Prior Embolization on Cerebral Arteriovenous Malformation Radiosurgery Outcomes: A Case-Control Study&lt;/title&gt;&lt;secondary-title&gt;Neurosurgery&lt;/secondary-title&gt;&lt;/titles&gt;&lt;periodical&gt;&lt;full-title&gt;Neurosurgery&lt;/full-title&gt;&lt;/periodical&gt;&lt;pages&gt;406-17; discussion 417&lt;/pages&gt;&lt;volume&gt;77&lt;/volume&gt;&lt;number&gt;3&lt;/number&gt;&lt;keywords&gt;&lt;keyword&gt;Adult&lt;/keyword&gt;&lt;keyword&gt;Case-Control Studies&lt;/keyword&gt;&lt;keyword&gt;Databases, Factual&lt;/keyword&gt;&lt;keyword&gt;*Embolization, Therapeutic&lt;/keyword&gt;&lt;keyword&gt;Female&lt;/keyword&gt;&lt;keyword&gt;Humans&lt;/keyword&gt;&lt;keyword&gt;Intracranial Arteriovenous Malformations/*surgery&lt;/keyword&gt;&lt;keyword&gt;Male&lt;/keyword&gt;&lt;keyword&gt;*Radiosurgery&lt;/keyword&gt;&lt;keyword&gt;Treatment Outcome&lt;/keyword&gt;&lt;keyword&gt;Young Adult&lt;/keyword&gt;&lt;/keywords&gt;&lt;dates&gt;&lt;year&gt;2015&lt;/year&gt;&lt;pub-dates&gt;&lt;date&gt;Sep&lt;/date&gt;&lt;/pub-dates&gt;&lt;/dates&gt;&lt;isbn&gt;0148-396x&lt;/isbn&gt;&lt;accession-num&gt;25875580&lt;/accession-num&gt;&lt;urls&gt;&lt;/urls&gt;&lt;electronic-resource-num&gt;10.1227/neu.0000000000000772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9F7017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400E61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0188A7F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29FDEB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A2F9FE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1015E6F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34B46D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9E8574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116A189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71C2E259" w14:textId="77777777" w:rsidTr="00586D55">
        <w:tc>
          <w:tcPr>
            <w:tcW w:w="687" w:type="pct"/>
            <w:vAlign w:val="center"/>
          </w:tcPr>
          <w:p w14:paraId="7620F471" w14:textId="360EF7C3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Paul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aúl&lt;/Author&gt;&lt;Year&gt;2014&lt;/Year&gt;&lt;RecNum&gt;99&lt;/RecNum&gt;&lt;DisplayText&gt;&lt;style face="superscript"&gt;51&lt;/style&gt;&lt;/DisplayText&gt;&lt;record&gt;&lt;rec-number&gt;99&lt;/rec-number&gt;&lt;foreign-keys&gt;&lt;key app="EN" db-id="5d0pa2dadetfthet02lve9wpes2x9fv225fv" timestamp="1679320238"&gt;99&lt;/key&gt;&lt;/foreign-keys&gt;&lt;ref-type name="Journal Article"&gt;17&lt;/ref-type&gt;&lt;contributors&gt;&lt;authors&gt;&lt;author&gt;Paúl, L.&lt;/author&gt;&lt;author&gt;Casasco, A.&lt;/author&gt;&lt;author&gt;Kusak, M. E.&lt;/author&gt;&lt;author&gt;Martínez, N.&lt;/author&gt;&lt;author&gt;Rey, G.&lt;/author&gt;&lt;author&gt;Martínez, R.&lt;/author&gt;&lt;/authors&gt;&lt;/contributors&gt;&lt;auth-address&gt;*Interventional Neuroradiology Department, ‡Neurosurgery and Radiosurgery Department, and §Medical Physics Department, Ruber International Hospital, Madrid, Spain.&lt;/auth-address&gt;&lt;titles&gt;&lt;title&gt;Results for a series of 697 arteriovenous malformations treated by gamma knife: influence of angiographic features on the obliteration rate&lt;/title&gt;&lt;secondary-title&gt;Neurosurgery&lt;/secondary-title&gt;&lt;/titles&gt;&lt;periodical&gt;&lt;full-title&gt;Neurosurgery&lt;/full-title&gt;&lt;/periodical&gt;&lt;pages&gt;568-83; dicussion 582-3; quiz 583&lt;/pages&gt;&lt;volume&gt;75&lt;/volume&gt;&lt;number&gt;5&lt;/number&gt;&lt;keywords&gt;&lt;keyword&gt;Adult&lt;/keyword&gt;&lt;keyword&gt;Aged&lt;/keyword&gt;&lt;keyword&gt;Cerebral Angiography&lt;/keyword&gt;&lt;keyword&gt;Female&lt;/keyword&gt;&lt;keyword&gt;Follow-Up Studies&lt;/keyword&gt;&lt;keyword&gt;Hemodynamics&lt;/keyword&gt;&lt;keyword&gt;Humans&lt;/keyword&gt;&lt;keyword&gt;Intracranial Arteriovenous Malformations/*diagnostic imaging/*surgery&lt;/keyword&gt;&lt;keyword&gt;Longitudinal Studies&lt;/keyword&gt;&lt;keyword&gt;Male&lt;/keyword&gt;&lt;keyword&gt;Middle Aged&lt;/keyword&gt;&lt;keyword&gt;Radiosurgery/*methods&lt;/keyword&gt;&lt;keyword&gt;Retrospective Studies&lt;/keyword&gt;&lt;keyword&gt;Treatment Outcome&lt;/keyword&gt;&lt;/keywords&gt;&lt;dates&gt;&lt;year&gt;2014&lt;/year&gt;&lt;pub-dates&gt;&lt;date&gt;Nov&lt;/date&gt;&lt;/pub-dates&gt;&lt;/dates&gt;&lt;isbn&gt;0148-396x&lt;/isbn&gt;&lt;accession-num&gt;25050575&lt;/accession-num&gt;&lt;urls&gt;&lt;/urls&gt;&lt;electronic-resource-num&gt;10.1227/neu.0000000000000506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94E898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04FE472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9FD41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3D9936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CF89F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91EE1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0CBA83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001F48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60F3DC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0CA79180" w14:textId="77777777" w:rsidTr="00586D55">
        <w:tc>
          <w:tcPr>
            <w:tcW w:w="687" w:type="pct"/>
            <w:vAlign w:val="center"/>
          </w:tcPr>
          <w:p w14:paraId="5C726837" w14:textId="31679D2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Pedroso (200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ZWRyb3NvPC9BdXRob3I+PFllYXI+MjAwNDwvWWVhcj48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ZWRyb3NvPC9BdXRob3I+PFllYXI+MjAwNDwvWWVhcj48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C14F7C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B73239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B28AFC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2EBEB9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FB9BD3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739D048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9C4950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596E91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97806B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7DC13B82" w14:textId="77777777" w:rsidTr="00586D55">
        <w:tc>
          <w:tcPr>
            <w:tcW w:w="687" w:type="pct"/>
            <w:vAlign w:val="center"/>
          </w:tcPr>
          <w:p w14:paraId="13859353" w14:textId="6C0898AC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Pelissou-Guyotat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199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elissou-Guyotat&lt;/Author&gt;&lt;Year&gt;1997&lt;/Year&gt;&lt;RecNum&gt;101&lt;/RecNum&gt;&lt;DisplayText&gt;&lt;style face="superscript"&gt;53&lt;/style&gt;&lt;/DisplayText&gt;&lt;record&gt;&lt;rec-number&gt;101&lt;/rec-number&gt;&lt;foreign-keys&gt;&lt;key app="EN" db-id="5d0pa2dadetfthet02lve9wpes2x9fv225fv" timestamp="1679320375"&gt;101&lt;/key&gt;&lt;/foreign-keys&gt;&lt;ref-type name="Journal Article"&gt;17&lt;/ref-type&gt;&lt;contributors&gt;&lt;authors&gt;&lt;author&gt;Pelissou-Guyotat, I.&lt;/author&gt;&lt;author&gt;Deruty, R.&lt;/author&gt;&lt;author&gt;Morel, C.&lt;/author&gt;&lt;/authors&gt;&lt;/contributors&gt;&lt;auth-address&gt;Service de Neurochirurgie, Hôpital Neurologique, Lyon, France.&lt;/auth-address&gt;&lt;titles&gt;&lt;title&gt;The role of Linac radiosurgery in multidisciplinary management for cerebral arteriovenous malformations: personal experience&lt;/title&gt;&lt;secondary-title&gt;Stereotact Funct Neurosurg&lt;/secondary-title&gt;&lt;/titles&gt;&lt;periodical&gt;&lt;full-title&gt;Stereotact Funct Neurosurg&lt;/full-title&gt;&lt;/periodical&gt;&lt;pages&gt;147-51&lt;/pages&gt;&lt;volume&gt;69&lt;/volume&gt;&lt;number&gt;1-4 Pt 2&lt;/number&gt;&lt;keywords&gt;&lt;keyword&gt;Cerebral Angiography&lt;/keyword&gt;&lt;keyword&gt;Combined Modality Therapy&lt;/keyword&gt;&lt;keyword&gt;*Embolization, Therapeutic&lt;/keyword&gt;&lt;keyword&gt;Follow-Up Studies&lt;/keyword&gt;&lt;keyword&gt;Humans&lt;/keyword&gt;&lt;keyword&gt;Intracranial Arteriovenous Malformations/diagnostic imaging/*surgery/*therapy&lt;/keyword&gt;&lt;keyword&gt;*Radiosurgery&lt;/keyword&gt;&lt;keyword&gt;Treatment Outcome&lt;/keyword&gt;&lt;/keywords&gt;&lt;dates&gt;&lt;year&gt;1997&lt;/year&gt;&lt;/dates&gt;&lt;isbn&gt;1011-6125 (Print)&amp;#xD;1011-6125&lt;/isbn&gt;&lt;accession-num&gt;9711748&lt;/accession-num&gt;&lt;urls&gt;&lt;/urls&gt;&lt;electronic-resource-num&gt;10.1159/000099867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67196F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EBA5ED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ED4823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9956A3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418130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7A9EA7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3913B7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5A2B01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D49A8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3D26418" w14:textId="77777777" w:rsidTr="00586D55">
        <w:tc>
          <w:tcPr>
            <w:tcW w:w="687" w:type="pct"/>
            <w:vAlign w:val="center"/>
          </w:tcPr>
          <w:p w14:paraId="7914F84A" w14:textId="042A1627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Peres (201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ZXJlczwvQXV0aG9yPjxZZWFyPjIwMTc8L1llYXI+PFJl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ZXJlczwvQXV0aG9yPjxZZWFyPjIwMTc8L1llYXI+PFJl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48617B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748591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D8E952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1FC01A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6BD86EB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691D00E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8B9943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276B43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EECF7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5A207D5E" w14:textId="77777777" w:rsidTr="00586D55">
        <w:tc>
          <w:tcPr>
            <w:tcW w:w="687" w:type="pct"/>
            <w:vAlign w:val="center"/>
          </w:tcPr>
          <w:p w14:paraId="0279587F" w14:textId="6228CF0F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Pulli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dWxsaTwvQXV0aG9yPjxZZWFyPjIwMTk8L1llYXI+PFJl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dWxsaTwvQXV0aG9yPjxZZWFyPjIwMTk8L1llYXI+PFJl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4449FF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7BA419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F7333C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1966CD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2D9CD7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18AB4C6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E9E076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F8E859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69A7818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596D6B96" w14:textId="77777777" w:rsidTr="00586D55">
        <w:tc>
          <w:tcPr>
            <w:tcW w:w="687" w:type="pct"/>
            <w:vAlign w:val="center"/>
          </w:tcPr>
          <w:p w14:paraId="2B7665E0" w14:textId="1307E9B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Punyawai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dW55YXdhaTwvQXV0aG9yPjxZZWFyPjIwMjE8L1llYXI+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dW55YXdhaTwvQXV0aG9yPjxZZWFyPjIwMjE8L1llYXI+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82F1D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428559B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0CF837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03F4539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F37810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1F5DB3B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8C4934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853DBA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41F222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290BC1AE" w14:textId="77777777" w:rsidTr="00586D55">
        <w:tc>
          <w:tcPr>
            <w:tcW w:w="687" w:type="pct"/>
            <w:vAlign w:val="center"/>
          </w:tcPr>
          <w:p w14:paraId="55C52F49" w14:textId="0E593A32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Rajshekhar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6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SYWpzaGVraGFyPC9BdXRob3I+PFllYXI+MjAxNjwvWWVh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SYWpzaGVraGFyPC9BdXRob3I+PFllYXI+MjAxNjwvWWVh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8B3DC8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720458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2C17B95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52CFC5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9D8897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131F66F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36BEC4F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4F95FA8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7B9415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4D0E1731" w14:textId="77777777" w:rsidTr="00586D55">
        <w:tc>
          <w:tcPr>
            <w:tcW w:w="687" w:type="pct"/>
            <w:vAlign w:val="center"/>
          </w:tcPr>
          <w:p w14:paraId="2560BA8F" w14:textId="4D0E219C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Sai Kiran (200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aXJhbjwvQXV0aG9yPjxZZWFyPjIwMDc8L1llYXI+PFJl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aXJhbjwvQXV0aG9yPjxZZWFyPjIwMDc8L1llYXI+PFJl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AE1C42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22E316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12B241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F13C1F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740440F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623D650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85A806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72FD0A1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0782AC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7DF135CA" w14:textId="77777777" w:rsidTr="00586D55">
        <w:tc>
          <w:tcPr>
            <w:tcW w:w="687" w:type="pct"/>
            <w:vAlign w:val="center"/>
          </w:tcPr>
          <w:p w14:paraId="309C993B" w14:textId="552D87B7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Schlienger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0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Y2hsaWVuZ2VyPC9BdXRob3I+PFllYXI+MjAwMDwvWWVh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Y2hsaWVuZ2VyPC9BdXRob3I+PFllYXI+MjAwMDwvWWVh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5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2AF2B8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15258B4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C5CBCD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CC6899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1798F96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62A51AB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2FEDC0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64D15C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6491D2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1FF71604" w14:textId="77777777" w:rsidTr="00586D55">
        <w:tc>
          <w:tcPr>
            <w:tcW w:w="687" w:type="pct"/>
            <w:vAlign w:val="center"/>
          </w:tcPr>
          <w:p w14:paraId="29A97C8C" w14:textId="2EEDAC30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Schwyzer (2012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chwyzer&lt;/Author&gt;&lt;Year&gt;2012&lt;/Year&gt;&lt;RecNum&gt;110&lt;/RecNum&gt;&lt;DisplayText&gt;&lt;style face="superscript"&gt;60&lt;/style&gt;&lt;/DisplayText&gt;&lt;record&gt;&lt;rec-number&gt;110&lt;/rec-number&gt;&lt;foreign-keys&gt;&lt;key app="EN" db-id="5d0pa2dadetfthet02lve9wpes2x9fv225fv" timestamp="1679320723"&gt;110&lt;/key&gt;&lt;/foreign-keys&gt;&lt;ref-type name="Journal Article"&gt;17&lt;/ref-type&gt;&lt;contributors&gt;&lt;authors&gt;&lt;author&gt;Schwyzer, L.&lt;/author&gt;&lt;author&gt;Yen, C. P.&lt;/author&gt;&lt;author&gt;Evans, A.&lt;/author&gt;&lt;author&gt;Zavoian, S.&lt;/author&gt;&lt;author&gt;Steiner, L.&lt;/author&gt;&lt;/authors&gt;&lt;/contributors&gt;&lt;auth-address&gt;Lars Leksell Center for Gamma Surgery, Department of Neurological Surgery, University of Virginia, Charlottesville, Virginia 22908, USA. ls9e@virginia.edu&lt;/auth-address&gt;&lt;titles&gt;&lt;title&gt;Long-term results of gamma knife surgery for partially embolized arteriovenous malformations&lt;/title&gt;&lt;secondary-title&gt;Neurosurgery&lt;/secondary-title&gt;&lt;/titles&gt;&lt;periodical&gt;&lt;full-title&gt;Neurosurgery&lt;/full-title&gt;&lt;/periodical&gt;&lt;pages&gt;1139-47; discussion 1147-8&lt;/pages&gt;&lt;volume&gt;71&lt;/volume&gt;&lt;number&gt;6&lt;/number&gt;&lt;keywords&gt;&lt;keyword&gt;Adolescent&lt;/keyword&gt;&lt;keyword&gt;Adult&lt;/keyword&gt;&lt;keyword&gt;Aged&lt;/keyword&gt;&lt;keyword&gt;Arteriovenous Malformations/*surgery&lt;/keyword&gt;&lt;keyword&gt;Child&lt;/keyword&gt;&lt;keyword&gt;Child, Preschool&lt;/keyword&gt;&lt;keyword&gt;Embolization, Therapeutic/*methods&lt;/keyword&gt;&lt;keyword&gt;Enbucrilate&lt;/keyword&gt;&lt;keyword&gt;Female&lt;/keyword&gt;&lt;keyword&gt;Humans&lt;/keyword&gt;&lt;keyword&gt;Longitudinal Studies&lt;/keyword&gt;&lt;keyword&gt;Magnetic Resonance Angiography&lt;/keyword&gt;&lt;keyword&gt;Magnetic Resonance Imaging&lt;/keyword&gt;&lt;keyword&gt;Male&lt;/keyword&gt;&lt;keyword&gt;Middle Aged&lt;/keyword&gt;&lt;keyword&gt;Radiosurgery/*methods&lt;/keyword&gt;&lt;keyword&gt;Retrospective Studies&lt;/keyword&gt;&lt;keyword&gt;Treatment Outcome&lt;/keyword&gt;&lt;keyword&gt;Young Adult&lt;/keyword&gt;&lt;/keywords&gt;&lt;dates&gt;&lt;year&gt;2012&lt;/year&gt;&lt;pub-dates&gt;&lt;date&gt;Dec&lt;/date&gt;&lt;/pub-dates&gt;&lt;/dates&gt;&lt;isbn&gt;0148-396x&lt;/isbn&gt;&lt;accession-num&gt;22986603&lt;/accession-num&gt;&lt;urls&gt;&lt;/urls&gt;&lt;electronic-resource-num&gt;10.1227/NEU.0b013e3182720280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61BCB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535D692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1987B4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1BD1DE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F3187C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4A32BB1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740BE2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9CC5CC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200FFA0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2E0C88FF" w14:textId="77777777" w:rsidTr="00586D55">
        <w:tc>
          <w:tcPr>
            <w:tcW w:w="687" w:type="pct"/>
            <w:vAlign w:val="center"/>
          </w:tcPr>
          <w:p w14:paraId="65145185" w14:textId="727B96FA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Smith (199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mith&lt;/Author&gt;&lt;Year&gt;1997&lt;/Year&gt;&lt;RecNum&gt;111&lt;/RecNum&gt;&lt;DisplayText&gt;&lt;style face="superscript"&gt;61&lt;/style&gt;&lt;/DisplayText&gt;&lt;record&gt;&lt;rec-number&gt;111&lt;/rec-number&gt;&lt;foreign-keys&gt;&lt;key app="EN" db-id="5d0pa2dadetfthet02lve9wpes2x9fv225fv" timestamp="1679320753"&gt;111&lt;/key&gt;&lt;/foreign-keys&gt;&lt;ref-type name="Journal Article"&gt;17&lt;/ref-type&gt;&lt;contributors&gt;&lt;authors&gt;&lt;author&gt;Smith, K. A.&lt;/author&gt;&lt;author&gt;Shetter, A.&lt;/author&gt;&lt;author&gt;Speiser, B.&lt;/author&gt;&lt;author&gt;Spetzler, R. F.&lt;/author&gt;&lt;/authors&gt;&lt;/contributors&gt;&lt;auth-address&gt;Barrow Neurological Institute, St. Joseph&amp;apos;s Hospital, Phoenix, Ariz., USA.&lt;/auth-address&gt;&lt;titles&gt;&lt;title&gt;Angiographic follow-up in 37 patients after radiosurgery for cerebral arteriovenous malformations as part of a multimodality treatment approach&lt;/title&gt;&lt;secondary-title&gt;Stereotact Funct Neurosurg&lt;/secondary-title&gt;&lt;/titles&gt;&lt;periodical&gt;&lt;full-title&gt;Stereotact Funct Neurosurg&lt;/full-title&gt;&lt;/periodical&gt;&lt;pages&gt;136-42&lt;/pages&gt;&lt;volume&gt;69&lt;/volume&gt;&lt;number&gt;1-4 Pt 2&lt;/number&gt;&lt;keywords&gt;&lt;keyword&gt;Adolescent&lt;/keyword&gt;&lt;keyword&gt;Adult&lt;/keyword&gt;&lt;keyword&gt;Aged&lt;/keyword&gt;&lt;keyword&gt;*Cerebral Angiography&lt;/keyword&gt;&lt;keyword&gt;Child&lt;/keyword&gt;&lt;keyword&gt;Combined Modality Therapy&lt;/keyword&gt;&lt;keyword&gt;*Embolization, Therapeutic&lt;/keyword&gt;&lt;keyword&gt;Female&lt;/keyword&gt;&lt;keyword&gt;Follow-Up Studies&lt;/keyword&gt;&lt;keyword&gt;Humans&lt;/keyword&gt;&lt;keyword&gt;Intracranial Arteriovenous Malformations/*diagnostic imaging/surgery/*therapy&lt;/keyword&gt;&lt;keyword&gt;Male&lt;/keyword&gt;&lt;keyword&gt;Microsurgery&lt;/keyword&gt;&lt;keyword&gt;Middle Aged&lt;/keyword&gt;&lt;keyword&gt;*Radiosurgery&lt;/keyword&gt;&lt;keyword&gt;Retrospective Studies&lt;/keyword&gt;&lt;keyword&gt;Treatment Outcome&lt;/keyword&gt;&lt;/keywords&gt;&lt;dates&gt;&lt;year&gt;1997&lt;/year&gt;&lt;/dates&gt;&lt;isbn&gt;1011-6125 (Print)&amp;#xD;1011-6125&lt;/isbn&gt;&lt;accession-num&gt;9711746&lt;/accession-num&gt;&lt;urls&gt;&lt;/urls&gt;&lt;electronic-resource-num&gt;10.1159/000099865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1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78852C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3DB7E1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36823418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C15457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7171B1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6C77C71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A1D362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DB3B25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51CC84B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173CBE67" w14:textId="77777777" w:rsidTr="00586D55">
        <w:tc>
          <w:tcPr>
            <w:tcW w:w="687" w:type="pct"/>
            <w:vAlign w:val="center"/>
          </w:tcPr>
          <w:p w14:paraId="31F065AC" w14:textId="76D789F7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Soize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b2l6ZTwvQXV0aG9yPjxZZWFyPjIwMTQ8L1llYXI+PFJl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b2l6ZTwvQXV0aG9yPjxZZWFyPjIwMTQ8L1llYXI+PFJl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2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6E79327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A91641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6BA433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2B2566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6EAA505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16D9E58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4047AC6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8AD0FD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255" w:type="pct"/>
            <w:vAlign w:val="center"/>
          </w:tcPr>
          <w:p w14:paraId="42461FB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59089903" w14:textId="77777777" w:rsidTr="00586D55">
        <w:tc>
          <w:tcPr>
            <w:tcW w:w="687" w:type="pct"/>
            <w:vAlign w:val="center"/>
          </w:tcPr>
          <w:p w14:paraId="10612AFF" w14:textId="0300BB21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Sun (201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W48L0F1dGhvcj48WWVhcj4yMDExPC9ZZWFyPjxSZWNO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W48L0F1dGhvcj48WWVhcj4yMDExPC9ZZWFyPjxSZWNO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3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ABB273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8DD4E9C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5D1DB5D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57D542E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46" w:type="pct"/>
            <w:vAlign w:val="center"/>
          </w:tcPr>
          <w:p w14:paraId="2B75982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595AD50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CAB44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173F1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7F3A4D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31AC6F8E" w14:textId="77777777" w:rsidTr="00586D55">
        <w:tc>
          <w:tcPr>
            <w:tcW w:w="687" w:type="pct"/>
            <w:vAlign w:val="center"/>
          </w:tcPr>
          <w:p w14:paraId="39E2E321" w14:textId="3AE50576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14942">
              <w:rPr>
                <w:rFonts w:asciiTheme="majorBidi" w:hAnsiTheme="majorBidi" w:cstheme="majorBidi"/>
                <w:sz w:val="20"/>
                <w:szCs w:val="20"/>
              </w:rPr>
              <w:t>Thenier</w:t>
            </w:r>
            <w:proofErr w:type="spellEnd"/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-Villa (201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aGVuaWVyLVZpbGxhPC9BdXRob3I+PFllYXI+MjAxNzwv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aGVuaWVyLVZpbGxhPC9BdXRob3I+PFllYXI+MjAxNzwv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4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030371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4BD44F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4C0C987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1A42F9E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67A14D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47E7AF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33FF6B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27E807D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B82BD7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32BB03BD" w14:textId="77777777" w:rsidTr="00586D55">
        <w:tc>
          <w:tcPr>
            <w:tcW w:w="687" w:type="pct"/>
            <w:vAlign w:val="center"/>
          </w:tcPr>
          <w:p w14:paraId="3F4059D3" w14:textId="538C638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Wang (2014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W5nPC9BdXRob3I+PFllYXI+MjAxNDwvWWVhcj48UmVj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W5nPC9BdXRob3I+PFllYXI+MjAxNDwvWWVhcj48UmVj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5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22C2D92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2812984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C6871B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7DE08EB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2ACF022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6291802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02ED718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6A28B4A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36A6A95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2C0019E5" w14:textId="77777777" w:rsidTr="00586D55">
        <w:tc>
          <w:tcPr>
            <w:tcW w:w="687" w:type="pct"/>
            <w:vAlign w:val="center"/>
          </w:tcPr>
          <w:p w14:paraId="4B8B25AD" w14:textId="32929E56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Winkler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aW5rbGVyPC9BdXRob3I+PFllYXI+MjAyMDwvWWVhcj48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aW5rbGVyPC9BdXRob3I+PFllYXI+MjAyMDwvWWVhcj48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6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4314AA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2096BE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E7CDC6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3720155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64DF6DB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6A81E24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3D25F8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08A6F46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7FA64F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59301359" w14:textId="77777777" w:rsidTr="00586D55">
        <w:tc>
          <w:tcPr>
            <w:tcW w:w="687" w:type="pct"/>
            <w:vAlign w:val="center"/>
          </w:tcPr>
          <w:p w14:paraId="1AEE2895" w14:textId="145C0D5B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Xiao (2010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Xiao&lt;/Author&gt;&lt;Year&gt;2010&lt;/Year&gt;&lt;RecNum&gt;117&lt;/RecNum&gt;&lt;DisplayText&gt;&lt;style face="superscript"&gt;67&lt;/style&gt;&lt;/DisplayText&gt;&lt;record&gt;&lt;rec-number&gt;117&lt;/rec-number&gt;&lt;foreign-keys&gt;&lt;key app="EN" db-id="5d0pa2dadetfthet02lve9wpes2x9fv225fv" timestamp="1679321061"&gt;117&lt;/key&gt;&lt;/foreign-keys&gt;&lt;ref-type name="Journal Article"&gt;17&lt;/ref-type&gt;&lt;contributors&gt;&lt;authors&gt;&lt;author&gt;Xiao, F.&lt;/author&gt;&lt;author&gt;Gorgulho, A. A.&lt;/author&gt;&lt;author&gt;Lin, C. S.&lt;/author&gt;&lt;author&gt;Chen, C. H.&lt;/author&gt;&lt;author&gt;Agazaryan, N.&lt;/author&gt;&lt;author&gt;Viñuela, F.&lt;/author&gt;&lt;author&gt;Selch, M. T.&lt;/author&gt;&lt;author&gt;De Salles, A. A.&lt;/author&gt;&lt;/authors&gt;&lt;/contributors&gt;&lt;auth-address&gt;Division of Neurosurgery, David Geffen School of Medicine, University of California, Los Angeles, California, USA.&lt;/auth-address&gt;&lt;titles&gt;&lt;title&gt;Treatment of giant cerebral arteriovenous malformation: hypofractionated stereotactic radiation as the first stage&lt;/title&gt;&lt;secondary-title&gt;Neurosurgery&lt;/secondary-title&gt;&lt;/titles&gt;&lt;periodical&gt;&lt;full-title&gt;Neurosurgery&lt;/full-title&gt;&lt;/periodical&gt;&lt;pages&gt;1253-9; discussion 1259&lt;/pages&gt;&lt;volume&gt;67&lt;/volume&gt;&lt;number&gt;5&lt;/number&gt;&lt;keywords&gt;&lt;keyword&gt;Adolescent&lt;/keyword&gt;&lt;keyword&gt;Adult&lt;/keyword&gt;&lt;keyword&gt;Cerebral Hemorrhage/*etiology/*prevention &amp;amp; control&lt;/keyword&gt;&lt;keyword&gt;Child&lt;/keyword&gt;&lt;keyword&gt;Dose Fractionation, Radiation&lt;/keyword&gt;&lt;keyword&gt;Female&lt;/keyword&gt;&lt;keyword&gt;Humans&lt;/keyword&gt;&lt;keyword&gt;Intracranial Arteriovenous Malformations/*complications/*surgery&lt;/keyword&gt;&lt;keyword&gt;Male&lt;/keyword&gt;&lt;keyword&gt;Middle Aged&lt;/keyword&gt;&lt;keyword&gt;Radiosurgery/adverse effects/*methods&lt;/keyword&gt;&lt;keyword&gt;Radiotherapy Dosage&lt;/keyword&gt;&lt;keyword&gt;Treatment Outcome&lt;/keyword&gt;&lt;keyword&gt;Young Adult&lt;/keyword&gt;&lt;/keywords&gt;&lt;dates&gt;&lt;year&gt;2010&lt;/year&gt;&lt;pub-dates&gt;&lt;date&gt;Nov&lt;/date&gt;&lt;/pub-dates&gt;&lt;/dates&gt;&lt;isbn&gt;0148-396x&lt;/isbn&gt;&lt;accession-num&gt;20948400&lt;/accession-num&gt;&lt;urls&gt;&lt;/urls&gt;&lt;electronic-resource-num&gt;10.1227/NEU.0b013e3181efbaef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7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3D978D0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A0B436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D24AC4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22F27AC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4B5E2E9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71" w:type="pct"/>
            <w:vAlign w:val="center"/>
          </w:tcPr>
          <w:p w14:paraId="772D429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1E5FC95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BBBAA1A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9799AA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06226B" w:rsidRPr="00F14942" w14:paraId="67430EB5" w14:textId="77777777" w:rsidTr="00586D55">
        <w:tc>
          <w:tcPr>
            <w:tcW w:w="687" w:type="pct"/>
            <w:vAlign w:val="center"/>
          </w:tcPr>
          <w:p w14:paraId="24632D21" w14:textId="52E27CA9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Yan (2021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ZYW48L0F1dGhvcj48WWVhcj4yMDIxPC9ZZWFyPjxSZWNO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ZYW48L0F1dGhvcj48WWVhcj4yMDIxPC9ZZWFyPjxSZWNO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8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0BC6FEC4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6C286C6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65D2DAD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5236CC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1B122C3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471" w:type="pct"/>
            <w:vAlign w:val="center"/>
          </w:tcPr>
          <w:p w14:paraId="233662B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874E2AF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3729513B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471E0F7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06226B" w:rsidRPr="00F14942" w14:paraId="50C8C4A6" w14:textId="77777777" w:rsidTr="00586D55">
        <w:tc>
          <w:tcPr>
            <w:tcW w:w="687" w:type="pct"/>
            <w:vAlign w:val="center"/>
          </w:tcPr>
          <w:p w14:paraId="59EFAFFF" w14:textId="1C0C9D13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Yang (2009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ZYW5nPC9BdXRob3I+PFllYXI+MjAwOTwvWWVhcj48UmVj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ZYW5nPC9BdXRob3I+PFllYXI+MjAwOTwvWWVhcj48UmVj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</w:fldData>
              </w:fldCha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69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5B3FA93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344CA70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7BB0D33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49A4DC9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4AFA2C9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7104E49D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63C354F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579E8FC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78FE59D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06226B" w:rsidRPr="00F14942" w14:paraId="490059D1" w14:textId="77777777" w:rsidTr="00586D55">
        <w:tc>
          <w:tcPr>
            <w:tcW w:w="687" w:type="pct"/>
            <w:vAlign w:val="center"/>
          </w:tcPr>
          <w:p w14:paraId="412CFBC8" w14:textId="29ADC6FD" w:rsidR="0006226B" w:rsidRPr="00F14942" w:rsidRDefault="0006226B" w:rsidP="002302F6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 xml:space="preserve">Young (1997) 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302F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oung&lt;/Author&gt;&lt;Year&gt;1997&lt;/Year&gt;&lt;RecNum&gt;121&lt;/RecNum&gt;&lt;DisplayText&gt;&lt;style face="superscript"&gt;70&lt;/style&gt;&lt;/DisplayText&gt;&lt;record&gt;&lt;rec-number&gt;121&lt;/rec-number&gt;&lt;foreign-keys&gt;&lt;key app="EN" db-id="5d0pa2dadetfthet02lve9wpes2x9fv225fv" timestamp="1679321224"&gt;121&lt;/key&gt;&lt;/foreign-keys&gt;&lt;ref-type name="Journal Article"&gt;17&lt;/ref-type&gt;&lt;contributors&gt;&lt;authors&gt;&lt;author&gt;Young, C.&lt;/author&gt;&lt;author&gt;Summerfield, R.&lt;/author&gt;&lt;author&gt;Schwartz, M.&lt;/author&gt;&lt;author&gt;O&amp;apos;Brien, P.&lt;/author&gt;&lt;author&gt;Ramani, R.&lt;/author&gt;&lt;/authors&gt;&lt;/contributors&gt;&lt;auth-address&gt;Toronto-Sunnybrook Regional Cancer Centre, Sunnybrook Health Science Centre, University of Toronto Brain Vascular Malformation Study Group, Ontario, Canada.&lt;/auth-address&gt;&lt;titles&gt;&lt;title&gt;Radiosurgery for arteriovenous malformations: the University of Toronto experience&lt;/title&gt;&lt;secondary-title&gt;Can J Neurol Sci&lt;/secondary-title&gt;&lt;/titles&gt;&lt;periodical&gt;&lt;full-title&gt;Can J Neurol Sci&lt;/full-title&gt;&lt;/periodical&gt;&lt;pages&gt;99-105&lt;/pages&gt;&lt;volume&gt;24&lt;/volume&gt;&lt;number&gt;2&lt;/number&gt;&lt;keywords&gt;&lt;keyword&gt;Adult&lt;/keyword&gt;&lt;keyword&gt;Cerebral Angiography&lt;/keyword&gt;&lt;keyword&gt;Embolization, Therapeutic&lt;/keyword&gt;&lt;keyword&gt;Female&lt;/keyword&gt;&lt;keyword&gt;Follow-Up Studies&lt;/keyword&gt;&lt;keyword&gt;Humans&lt;/keyword&gt;&lt;keyword&gt;Intracranial Arteriovenous Malformations/*surgery&lt;/keyword&gt;&lt;keyword&gt;Male&lt;/keyword&gt;&lt;keyword&gt;Ontario&lt;/keyword&gt;&lt;keyword&gt;Radiation Dosage&lt;/keyword&gt;&lt;keyword&gt;*Radiosurgery/adverse effects&lt;/keyword&gt;&lt;keyword&gt;Treatment Outcome&lt;/keyword&gt;&lt;/keywords&gt;&lt;dates&gt;&lt;year&gt;1997&lt;/year&gt;&lt;pub-dates&gt;&lt;date&gt;May&lt;/date&gt;&lt;/pub-dates&gt;&lt;/dates&gt;&lt;isbn&gt;0317-1671 (Print)&amp;#xD;0317-1671&lt;/isbn&gt;&lt;accession-num&gt;9164684&lt;/accession-num&gt;&lt;urls&gt;&lt;/urls&gt;&lt;electronic-resource-num&gt;10.1017/s0317167100021405&lt;/electronic-resource-num&gt;&lt;remote-database-provider&gt;NLM&lt;/remote-database-provider&gt;&lt;language&gt;eng&lt;/language&gt;&lt;/record&gt;&lt;/Cite&gt;&lt;/EndNote&gt;</w:instrTex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302F6" w:rsidRPr="002302F6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70</w:t>
            </w:r>
            <w:r w:rsidRPr="00F14942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591" w:type="pct"/>
            <w:vAlign w:val="center"/>
          </w:tcPr>
          <w:p w14:paraId="75C3FB93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86" w:type="pct"/>
            <w:vAlign w:val="center"/>
          </w:tcPr>
          <w:p w14:paraId="7A972106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67" w:type="pct"/>
            <w:vAlign w:val="center"/>
          </w:tcPr>
          <w:p w14:paraId="12DACF4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581" w:type="pct"/>
            <w:vAlign w:val="center"/>
          </w:tcPr>
          <w:p w14:paraId="6F4F9B01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546" w:type="pct"/>
            <w:vAlign w:val="center"/>
          </w:tcPr>
          <w:p w14:paraId="5BFA73FE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471" w:type="pct"/>
            <w:vAlign w:val="center"/>
          </w:tcPr>
          <w:p w14:paraId="3240B037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7" w:type="pct"/>
            <w:vAlign w:val="center"/>
          </w:tcPr>
          <w:p w14:paraId="76B4F8C2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409" w:type="pct"/>
            <w:vAlign w:val="center"/>
          </w:tcPr>
          <w:p w14:paraId="17B80EF5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255" w:type="pct"/>
            <w:vAlign w:val="center"/>
          </w:tcPr>
          <w:p w14:paraId="0B2296D0" w14:textId="77777777" w:rsidR="0006226B" w:rsidRPr="00F14942" w:rsidRDefault="0006226B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F14942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</w:tr>
      <w:tr w:rsidR="00172ABA" w:rsidRPr="00F14942" w14:paraId="17CC462F" w14:textId="77777777" w:rsidTr="00D45267">
        <w:tc>
          <w:tcPr>
            <w:tcW w:w="5000" w:type="pct"/>
            <w:gridSpan w:val="10"/>
            <w:vAlign w:val="center"/>
          </w:tcPr>
          <w:p w14:paraId="58823F89" w14:textId="67AAE866" w:rsidR="00172ABA" w:rsidRPr="00F14942" w:rsidRDefault="00172ABA" w:rsidP="0006226B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U: Follow-up</w:t>
            </w:r>
          </w:p>
        </w:tc>
      </w:tr>
    </w:tbl>
    <w:p w14:paraId="5428B1E6" w14:textId="77777777" w:rsidR="001723A6" w:rsidRDefault="001723A6" w:rsidP="00B673E8">
      <w:pPr>
        <w:bidi w:val="0"/>
        <w:rPr>
          <w:rFonts w:asciiTheme="majorBidi" w:hAnsiTheme="majorBidi" w:cstheme="majorBidi"/>
          <w:sz w:val="20"/>
          <w:szCs w:val="20"/>
        </w:rPr>
      </w:pPr>
    </w:p>
    <w:p w14:paraId="2FC9F0AA" w14:textId="77777777" w:rsidR="001723A6" w:rsidRDefault="001723A6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br w:type="page"/>
      </w:r>
    </w:p>
    <w:p w14:paraId="67B39A56" w14:textId="77777777" w:rsidR="00E32924" w:rsidRDefault="00E32924" w:rsidP="00B673E8">
      <w:pPr>
        <w:bidi w:val="0"/>
        <w:rPr>
          <w:rFonts w:asciiTheme="majorBidi" w:hAnsiTheme="majorBidi" w:cstheme="majorBidi"/>
          <w:sz w:val="20"/>
          <w:szCs w:val="20"/>
        </w:rPr>
        <w:sectPr w:rsidR="00E32924" w:rsidSect="009A28B0">
          <w:pgSz w:w="16838" w:h="11906" w:orient="landscape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2D96921F" w14:textId="383DA404" w:rsidR="00CF4034" w:rsidRDefault="00CF4034" w:rsidP="00B673E8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lastRenderedPageBreak/>
        <w:t>Figure 1. Funnel plots to assess pu</w:t>
      </w:r>
      <w:r w:rsidR="006A1F59">
        <w:rPr>
          <w:rFonts w:asciiTheme="majorBidi" w:hAnsiTheme="majorBidi" w:cstheme="majorBidi"/>
          <w:sz w:val="20"/>
          <w:szCs w:val="20"/>
        </w:rPr>
        <w:t>blication bias for each outcome (Eager’s regression could not be performed for outcomes with limited studies).</w:t>
      </w:r>
    </w:p>
    <w:p w14:paraId="2AB0E82E" w14:textId="0044DADE" w:rsidR="00D45267" w:rsidRDefault="00D45267" w:rsidP="00CF4034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a)</w:t>
      </w:r>
      <w:r w:rsidRPr="00CF4034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Obliteration, Eager’s P=0.07</w:t>
      </w:r>
    </w:p>
    <w:p w14:paraId="168163D1" w14:textId="1811DC80" w:rsidR="00CF4034" w:rsidRDefault="00D45267" w:rsidP="00D45267">
      <w:pPr>
        <w:bidi w:val="0"/>
        <w:rPr>
          <w:rFonts w:asciiTheme="majorBidi" w:hAnsiTheme="majorBidi" w:cstheme="majorBidi"/>
          <w:sz w:val="20"/>
          <w:szCs w:val="20"/>
        </w:rPr>
      </w:pPr>
      <w:r w:rsidRPr="00CF4034">
        <w:rPr>
          <w:rFonts w:asciiTheme="majorBidi" w:hAnsiTheme="majorBidi" w:cstheme="majorBidi"/>
          <w:noProof/>
          <w:sz w:val="20"/>
          <w:szCs w:val="20"/>
          <w:lang w:bidi="ar-SA"/>
        </w:rPr>
        <w:drawing>
          <wp:inline distT="0" distB="0" distL="0" distR="0" wp14:anchorId="415B94A0" wp14:editId="485B4CAD">
            <wp:extent cx="4319905" cy="2302510"/>
            <wp:effectExtent l="0" t="0" r="4445" b="2540"/>
            <wp:docPr id="1" name="Picture 1" descr="C:\Users\Farzad\Desktop\Research\Submitted\AVMEmbSRS\Submission Files\Oblit00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Farzad\Desktop\Research\Submitted\AVMEmbSRS\Submission Files\Oblit00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61"/>
                    <a:stretch/>
                  </pic:blipFill>
                  <pic:spPr bwMode="auto">
                    <a:xfrm>
                      <a:off x="0" y="0"/>
                      <a:ext cx="4319905" cy="2302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884140" w14:textId="0FC2D388" w:rsidR="00D45267" w:rsidRDefault="00D45267" w:rsidP="00CF4034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b) Radiation induced changes, Eager’s P=0.25</w:t>
      </w:r>
    </w:p>
    <w:p w14:paraId="3546AC72" w14:textId="53FF99F9" w:rsidR="00CF4034" w:rsidRDefault="00D45267" w:rsidP="00D45267">
      <w:pPr>
        <w:bidi w:val="0"/>
        <w:rPr>
          <w:rFonts w:asciiTheme="majorBidi" w:hAnsiTheme="majorBidi" w:cstheme="majorBidi"/>
          <w:sz w:val="20"/>
          <w:szCs w:val="20"/>
        </w:rPr>
      </w:pPr>
      <w:r w:rsidRPr="00CF4034">
        <w:rPr>
          <w:rFonts w:asciiTheme="majorBidi" w:hAnsiTheme="majorBidi" w:cstheme="majorBidi"/>
          <w:noProof/>
          <w:sz w:val="20"/>
          <w:szCs w:val="20"/>
          <w:lang w:bidi="ar-SA"/>
        </w:rPr>
        <w:drawing>
          <wp:inline distT="0" distB="0" distL="0" distR="0" wp14:anchorId="6C8D2B3F" wp14:editId="29DB8862">
            <wp:extent cx="4319905" cy="2293620"/>
            <wp:effectExtent l="0" t="0" r="4445" b="0"/>
            <wp:docPr id="2" name="Picture 2" descr="C:\Users\Farzad\Desktop\Research\Submitted\AVMEmbSRS\Submission Files\RIC02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Farzad\Desktop\Research\Submitted\AVMEmbSRS\Submission Files\RIC025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517"/>
                    <a:stretch/>
                  </pic:blipFill>
                  <pic:spPr bwMode="auto">
                    <a:xfrm>
                      <a:off x="0" y="0"/>
                      <a:ext cx="4319905" cy="2293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63F5F7" w14:textId="026659EC" w:rsidR="00CF4034" w:rsidRDefault="00D45267" w:rsidP="00CF4034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c)</w:t>
      </w:r>
      <w:r w:rsidRPr="00CF4034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Post-treatment hemorrhage,</w:t>
      </w:r>
      <w:r w:rsidRPr="00D17DA8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Eager’s P=0.13</w:t>
      </w:r>
    </w:p>
    <w:p w14:paraId="40858BF4" w14:textId="2D4F1607" w:rsidR="00CF4034" w:rsidRDefault="00D17DA8" w:rsidP="00D45267">
      <w:pPr>
        <w:bidi w:val="0"/>
        <w:rPr>
          <w:rFonts w:asciiTheme="majorBidi" w:hAnsiTheme="majorBidi" w:cstheme="majorBidi"/>
          <w:sz w:val="20"/>
          <w:szCs w:val="20"/>
        </w:rPr>
      </w:pPr>
      <w:r w:rsidRPr="00CF4034">
        <w:rPr>
          <w:rFonts w:asciiTheme="majorBidi" w:hAnsiTheme="majorBidi" w:cstheme="majorBidi"/>
          <w:noProof/>
          <w:sz w:val="20"/>
          <w:szCs w:val="20"/>
          <w:lang w:bidi="ar-SA"/>
        </w:rPr>
        <w:drawing>
          <wp:inline distT="0" distB="0" distL="0" distR="0" wp14:anchorId="4039CC5E" wp14:editId="76CC0196">
            <wp:extent cx="4320000" cy="2304796"/>
            <wp:effectExtent l="0" t="0" r="4445" b="635"/>
            <wp:docPr id="3" name="Picture 3" descr="C:\Users\Farzad\Desktop\Research\Submitted\AVMEmbSRS\Submission Files\Hem00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Farzad\Desktop\Research\Submitted\AVMEmbSRS\Submission Files\Hem005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080"/>
                    <a:stretch/>
                  </pic:blipFill>
                  <pic:spPr bwMode="auto">
                    <a:xfrm>
                      <a:off x="0" y="0"/>
                      <a:ext cx="4320000" cy="2304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158963" w14:textId="32022270" w:rsidR="00CF4034" w:rsidRDefault="00CF4034" w:rsidP="00CF4034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d)</w:t>
      </w:r>
      <w:r w:rsidRPr="00CF4034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Cyst formation</w:t>
      </w:r>
      <w:r w:rsidR="00D17DA8">
        <w:rPr>
          <w:rFonts w:asciiTheme="majorBidi" w:hAnsiTheme="majorBidi" w:cstheme="majorBidi"/>
          <w:sz w:val="20"/>
          <w:szCs w:val="20"/>
        </w:rPr>
        <w:t>, Eager’s P=NA</w:t>
      </w:r>
    </w:p>
    <w:p w14:paraId="007053EF" w14:textId="4E0CE581" w:rsidR="00D45267" w:rsidRDefault="00D45267" w:rsidP="00D45267">
      <w:pPr>
        <w:bidi w:val="0"/>
        <w:rPr>
          <w:rFonts w:asciiTheme="majorBidi" w:hAnsiTheme="majorBidi" w:cstheme="majorBidi"/>
          <w:sz w:val="20"/>
          <w:szCs w:val="20"/>
        </w:rPr>
      </w:pPr>
      <w:r w:rsidRPr="00CF4034">
        <w:rPr>
          <w:rFonts w:asciiTheme="majorBidi" w:hAnsiTheme="majorBidi" w:cstheme="majorBidi"/>
          <w:noProof/>
          <w:sz w:val="20"/>
          <w:szCs w:val="20"/>
          <w:lang w:bidi="ar-SA"/>
        </w:rPr>
        <w:lastRenderedPageBreak/>
        <w:drawing>
          <wp:inline distT="0" distB="0" distL="0" distR="0" wp14:anchorId="5FCD7355" wp14:editId="596ACF3D">
            <wp:extent cx="4319905" cy="2292985"/>
            <wp:effectExtent l="0" t="0" r="4445" b="0"/>
            <wp:docPr id="4" name="Picture 4" descr="C:\Users\Farzad\Desktop\Research\Submitted\AVMEmbSRS\Submission Files\Cyst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Farzad\Desktop\Research\Submitted\AVMEmbSRS\Submission Files\Cyst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542"/>
                    <a:stretch/>
                  </pic:blipFill>
                  <pic:spPr bwMode="auto">
                    <a:xfrm>
                      <a:off x="0" y="0"/>
                      <a:ext cx="4319905" cy="2292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234CD1" w14:textId="77777777" w:rsidR="00B673E8" w:rsidRDefault="00B673E8" w:rsidP="00CF4034">
      <w:pPr>
        <w:bidi w:val="0"/>
        <w:rPr>
          <w:rFonts w:asciiTheme="majorBidi" w:hAnsiTheme="majorBidi" w:cstheme="majorBidi"/>
          <w:sz w:val="20"/>
          <w:szCs w:val="20"/>
        </w:rPr>
      </w:pPr>
    </w:p>
    <w:p w14:paraId="7E2EFFE7" w14:textId="4292646C" w:rsidR="00CF4034" w:rsidRDefault="00D45267" w:rsidP="00B673E8">
      <w:pPr>
        <w:bidi w:val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e)</w:t>
      </w:r>
      <w:r w:rsidRPr="00CF4034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Mortality, Eager’s P=NA</w:t>
      </w:r>
    </w:p>
    <w:p w14:paraId="3D69D6C9" w14:textId="4D5DF632" w:rsidR="00D45267" w:rsidRDefault="00D45267" w:rsidP="00D45267">
      <w:pPr>
        <w:bidi w:val="0"/>
        <w:rPr>
          <w:rFonts w:asciiTheme="majorBidi" w:hAnsiTheme="majorBidi" w:cstheme="majorBidi"/>
          <w:sz w:val="20"/>
          <w:szCs w:val="20"/>
        </w:rPr>
      </w:pPr>
      <w:r w:rsidRPr="00CF4034">
        <w:rPr>
          <w:rFonts w:asciiTheme="majorBidi" w:hAnsiTheme="majorBidi" w:cstheme="majorBidi"/>
          <w:noProof/>
          <w:sz w:val="20"/>
          <w:szCs w:val="20"/>
          <w:lang w:bidi="ar-SA"/>
        </w:rPr>
        <w:drawing>
          <wp:inline distT="0" distB="0" distL="0" distR="0" wp14:anchorId="2598D281" wp14:editId="0CF008F2">
            <wp:extent cx="4319905" cy="2263775"/>
            <wp:effectExtent l="0" t="0" r="4445" b="3175"/>
            <wp:docPr id="5" name="Picture 5" descr="C:\Users\Farzad\Desktop\Research\Submitted\AVMEmbSRS\Submission Files\Mort05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Farzad\Desktop\Research\Submitted\AVMEmbSRS\Submission Files\Mort05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696"/>
                    <a:stretch/>
                  </pic:blipFill>
                  <pic:spPr bwMode="auto">
                    <a:xfrm>
                      <a:off x="0" y="0"/>
                      <a:ext cx="4319905" cy="2263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42FF8F" w14:textId="77777777" w:rsidR="00E32924" w:rsidRDefault="00E32924">
      <w:pPr>
        <w:bidi w:val="0"/>
        <w:rPr>
          <w:rFonts w:asciiTheme="majorBidi" w:hAnsiTheme="majorBidi" w:cstheme="majorBidi"/>
          <w:b/>
          <w:bCs/>
          <w:noProof/>
          <w:sz w:val="20"/>
          <w:szCs w:val="20"/>
        </w:rPr>
      </w:pPr>
      <w:r>
        <w:rPr>
          <w:rFonts w:asciiTheme="majorBidi" w:hAnsiTheme="majorBidi" w:cstheme="majorBidi"/>
          <w:b/>
          <w:bCs/>
          <w:sz w:val="20"/>
          <w:szCs w:val="20"/>
        </w:rPr>
        <w:br w:type="page"/>
      </w:r>
    </w:p>
    <w:p w14:paraId="3C3E7B83" w14:textId="330A8953" w:rsidR="00CF4034" w:rsidRPr="00CF4034" w:rsidRDefault="00CF4034" w:rsidP="00B64A45">
      <w:pPr>
        <w:pStyle w:val="EndNoteBibliography"/>
        <w:bidi w:val="0"/>
        <w:spacing w:after="0"/>
        <w:rPr>
          <w:rFonts w:asciiTheme="majorBidi" w:hAnsiTheme="majorBidi" w:cstheme="majorBidi"/>
          <w:b/>
          <w:bCs/>
          <w:sz w:val="20"/>
          <w:szCs w:val="20"/>
        </w:rPr>
      </w:pPr>
      <w:r w:rsidRPr="00CF4034">
        <w:rPr>
          <w:rFonts w:asciiTheme="majorBidi" w:hAnsiTheme="majorBidi" w:cstheme="majorBidi"/>
          <w:b/>
          <w:bCs/>
          <w:sz w:val="20"/>
          <w:szCs w:val="20"/>
        </w:rPr>
        <w:lastRenderedPageBreak/>
        <w:t>References</w:t>
      </w:r>
    </w:p>
    <w:p w14:paraId="632D86F8" w14:textId="77777777" w:rsidR="002302F6" w:rsidRPr="002302F6" w:rsidRDefault="000E36A0" w:rsidP="002302F6">
      <w:pPr>
        <w:pStyle w:val="EndNoteBibliography"/>
        <w:bidi w:val="0"/>
        <w:spacing w:after="0"/>
      </w:pPr>
      <w:r w:rsidRPr="00F14942">
        <w:rPr>
          <w:rFonts w:asciiTheme="majorBidi" w:hAnsiTheme="majorBidi" w:cstheme="majorBidi"/>
          <w:sz w:val="20"/>
          <w:szCs w:val="20"/>
        </w:rPr>
        <w:fldChar w:fldCharType="begin"/>
      </w:r>
      <w:r w:rsidRPr="00F14942">
        <w:rPr>
          <w:rFonts w:asciiTheme="majorBidi" w:hAnsiTheme="majorBidi" w:cstheme="majorBidi"/>
          <w:sz w:val="20"/>
          <w:szCs w:val="20"/>
        </w:rPr>
        <w:instrText xml:space="preserve"> ADDIN EN.REFLIST </w:instrText>
      </w:r>
      <w:r w:rsidRPr="00F14942">
        <w:rPr>
          <w:rFonts w:asciiTheme="majorBidi" w:hAnsiTheme="majorBidi" w:cstheme="majorBidi"/>
          <w:sz w:val="20"/>
          <w:szCs w:val="20"/>
        </w:rPr>
        <w:fldChar w:fldCharType="separate"/>
      </w:r>
      <w:r w:rsidR="002302F6" w:rsidRPr="002302F6">
        <w:t>1.</w:t>
      </w:r>
      <w:r w:rsidR="002302F6" w:rsidRPr="002302F6">
        <w:tab/>
        <w:t xml:space="preserve">Abecassis IJ, Nerva JD, Feroze A, et al. Multimodality Management of Spetzler-Martin Grade 3 Brain Arteriovenous Malformations with Subgroup Analysis. </w:t>
      </w:r>
      <w:r w:rsidR="002302F6" w:rsidRPr="002302F6">
        <w:rPr>
          <w:i/>
        </w:rPr>
        <w:t>World Neurosurg</w:t>
      </w:r>
      <w:r w:rsidR="002302F6" w:rsidRPr="002302F6">
        <w:t>. Jun 2017;102:263-274. doi:10.1016/j.wneu.2017.03.046</w:t>
      </w:r>
    </w:p>
    <w:p w14:paraId="1092DF80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.</w:t>
      </w:r>
      <w:r w:rsidRPr="002302F6">
        <w:tab/>
        <w:t xml:space="preserve">Achrol AS, Kim H, Pawlikowska L, et al. Association of tumor necrosis factor-alpha-238G&gt;A and apolipoprotein E2 polymorphisms with intracranial hemorrhage after brain arteriovenous malformation treatment. </w:t>
      </w:r>
      <w:r w:rsidRPr="002302F6">
        <w:rPr>
          <w:i/>
        </w:rPr>
        <w:t>Neurosurgery</w:t>
      </w:r>
      <w:r w:rsidRPr="002302F6">
        <w:t>. Oct 2007;61(4):731-9; discussion 740. doi:10.1227/01.Neu.0000298901.61849.A4</w:t>
      </w:r>
    </w:p>
    <w:p w14:paraId="6F0CDA5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.</w:t>
      </w:r>
      <w:r w:rsidRPr="002302F6">
        <w:tab/>
        <w:t xml:space="preserve">Al Saiegh F, Liu H, El Naamani K, et al. Frameless Angiography-Based Gamma Knife Stereotactic Radiosurgery for Cerebral Arteriovenous Malformations: A Proof-of-Concept Study. </w:t>
      </w:r>
      <w:r w:rsidRPr="002302F6">
        <w:rPr>
          <w:i/>
        </w:rPr>
        <w:t>World Neurosurg</w:t>
      </w:r>
      <w:r w:rsidRPr="002302F6">
        <w:t>. Aug 2022;164:e808-e813. doi:10.1016/j.wneu.2022.05.046</w:t>
      </w:r>
    </w:p>
    <w:p w14:paraId="7F0137CE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.</w:t>
      </w:r>
      <w:r w:rsidRPr="002302F6">
        <w:tab/>
        <w:t xml:space="preserve">Andrade-Souza YM, Ramani M, Scora D, Tsao MN, terBrugge K, Schwartz ML. Embolization before radiosurgery reduces the obliteration rate of arteriovenous malformations. </w:t>
      </w:r>
      <w:r w:rsidRPr="002302F6">
        <w:rPr>
          <w:i/>
        </w:rPr>
        <w:t>Neurosurgery</w:t>
      </w:r>
      <w:r w:rsidRPr="002302F6">
        <w:t>. Mar 2007;60(3):443-51; discussion 451-2. doi:10.1227/01.Neu.0000255347.25959.D0</w:t>
      </w:r>
    </w:p>
    <w:p w14:paraId="21BED95E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.</w:t>
      </w:r>
      <w:r w:rsidRPr="002302F6">
        <w:tab/>
        <w:t xml:space="preserve">Arai Y, Handa Y, Ishii H, et al. Endovascular therapy followed by stereotactic radiosurgery for cerebral arteriovenous malformations. </w:t>
      </w:r>
      <w:r w:rsidRPr="002302F6">
        <w:rPr>
          <w:i/>
        </w:rPr>
        <w:t>Interv Neuroradiol</w:t>
      </w:r>
      <w:r w:rsidRPr="002302F6">
        <w:t>. Jan 20 2006;12(Suppl 1):163-6. doi:10.1177/15910199060120s128</w:t>
      </w:r>
    </w:p>
    <w:p w14:paraId="4C63E1BD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.</w:t>
      </w:r>
      <w:r w:rsidRPr="002302F6">
        <w:tab/>
        <w:t xml:space="preserve">Back AG, Vollmer D, Zeck O, Shkedy C, Shedden PM. Retrospective analysis of unstaged and staged Gamma Knife surgery with and without preceding embolization for the treatment of arteriovenous malformations. </w:t>
      </w:r>
      <w:r w:rsidRPr="002302F6">
        <w:rPr>
          <w:i/>
        </w:rPr>
        <w:t>J Neurosurg</w:t>
      </w:r>
      <w:r w:rsidRPr="002302F6">
        <w:t>. Dec 2008;109 Suppl:57-64. doi:10.3171/jns/2008/109/12/s10</w:t>
      </w:r>
    </w:p>
    <w:p w14:paraId="3B002829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7.</w:t>
      </w:r>
      <w:r w:rsidRPr="002302F6">
        <w:tab/>
        <w:t xml:space="preserve">Bethanabatla R, Spencer T, Kelly L, Gan P, Taha A. Stereotactic Radio Surgery, Embolization and Conservative Management for Cerebral Arteriovenous Malformation: A New Zealand Experience of Long-Term Outcomes. </w:t>
      </w:r>
      <w:r w:rsidRPr="002302F6">
        <w:rPr>
          <w:i/>
        </w:rPr>
        <w:t>World Neurosurg</w:t>
      </w:r>
      <w:r w:rsidRPr="002302F6">
        <w:t>. Aug 2022;164:e992-e1000. doi:10.1016/j.wneu.2022.05.088</w:t>
      </w:r>
    </w:p>
    <w:p w14:paraId="0B39CE2C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8.</w:t>
      </w:r>
      <w:r w:rsidRPr="002302F6">
        <w:tab/>
        <w:t xml:space="preserve">Bowden G, Kano H, Tonetti D, Niranjan A, Flickinger J, Lunsford LD. Stereotactic radiosurgery for arteriovenous malformations of the cerebellum. </w:t>
      </w:r>
      <w:r w:rsidRPr="002302F6">
        <w:rPr>
          <w:i/>
        </w:rPr>
        <w:t>J Neurosurg</w:t>
      </w:r>
      <w:r w:rsidRPr="002302F6">
        <w:t>. Mar 2014;120(3):583-90. doi:10.3171/2013.9.Jns131022</w:t>
      </w:r>
    </w:p>
    <w:p w14:paraId="30AAA4E9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9.</w:t>
      </w:r>
      <w:r w:rsidRPr="002302F6">
        <w:tab/>
        <w:t xml:space="preserve">Brunozzi D, McGuire LS, Turchan WT, et al. Brain arteriovenous malformation flow after stereotactic radiosurgery: Role of quantitative MRA. </w:t>
      </w:r>
      <w:r w:rsidRPr="002302F6">
        <w:rPr>
          <w:i/>
        </w:rPr>
        <w:t>Interv Neuroradiol</w:t>
      </w:r>
      <w:r w:rsidRPr="002302F6">
        <w:t>. Oct 19 2022:15910199221133174. doi:10.1177/15910199221133174</w:t>
      </w:r>
    </w:p>
    <w:p w14:paraId="6E7696EA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0.</w:t>
      </w:r>
      <w:r w:rsidRPr="002302F6">
        <w:tab/>
        <w:t xml:space="preserve">Burke RM, Chen CJ, Ding D, et al. Effect of Prior Embolization on Outcomes After Stereotactic Radiosurgery for Pediatric Brain Arteriovenous Malformations: An International Multicenter Study. </w:t>
      </w:r>
      <w:r w:rsidRPr="002302F6">
        <w:rPr>
          <w:i/>
        </w:rPr>
        <w:t>Neurosurgery</w:t>
      </w:r>
      <w:r w:rsidRPr="002302F6">
        <w:t>. Sep 15 2021;89(4):672-679. doi:10.1093/neuros/nyab245</w:t>
      </w:r>
    </w:p>
    <w:p w14:paraId="70BB9EA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1.</w:t>
      </w:r>
      <w:r w:rsidRPr="002302F6">
        <w:tab/>
        <w:t xml:space="preserve">Chen Y, Li R, Ma L, et al. Long-term outcomes of brainstem arteriovenous malformations after different management modalities: a single-centre experience. </w:t>
      </w:r>
      <w:r w:rsidRPr="002302F6">
        <w:rPr>
          <w:i/>
        </w:rPr>
        <w:t>Stroke Vasc Neurol</w:t>
      </w:r>
      <w:r w:rsidRPr="002302F6">
        <w:t>. Mar 2021;6(1):65-73. doi:10.1136/svn-2020-000407</w:t>
      </w:r>
    </w:p>
    <w:p w14:paraId="3E96C9B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2.</w:t>
      </w:r>
      <w:r w:rsidRPr="002302F6">
        <w:tab/>
        <w:t xml:space="preserve">Chen CJ, Ding D, Lee CC, et al. Stereotactic Radiosurgery With Versus Without Embolization for Brain Arteriovenous Malformations. </w:t>
      </w:r>
      <w:r w:rsidRPr="002302F6">
        <w:rPr>
          <w:i/>
        </w:rPr>
        <w:t>Neurosurgery</w:t>
      </w:r>
      <w:r w:rsidRPr="002302F6">
        <w:t>. Jan 13 2021;88(2):313-321. doi:10.1093/neuros/nyaa418</w:t>
      </w:r>
    </w:p>
    <w:p w14:paraId="37AF882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3.</w:t>
      </w:r>
      <w:r w:rsidRPr="002302F6">
        <w:tab/>
        <w:t xml:space="preserve">Chen CJ, Ding D, Lee CC, et al. Stereotactic radiosurgery with versus without prior Onyx embolization for brain arteriovenous malformations. </w:t>
      </w:r>
      <w:r w:rsidRPr="002302F6">
        <w:rPr>
          <w:i/>
        </w:rPr>
        <w:t>J Neurosurg</w:t>
      </w:r>
      <w:r w:rsidRPr="002302F6">
        <w:t>. Dec 11 2020:1-9. doi:10.3171/2020.7.Jns201731</w:t>
      </w:r>
    </w:p>
    <w:p w14:paraId="0B61859D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4.</w:t>
      </w:r>
      <w:r w:rsidRPr="002302F6">
        <w:tab/>
        <w:t xml:space="preserve">Chen CJ, Kearns KN, Ding D, et al. Stereotactic radiosurgery for arteriovenous malformations of the basal ganglia and thalamus: an international multicenter study. </w:t>
      </w:r>
      <w:r w:rsidRPr="002302F6">
        <w:rPr>
          <w:i/>
        </w:rPr>
        <w:t>J Neurosurg</w:t>
      </w:r>
      <w:r w:rsidRPr="002302F6">
        <w:t>. Jan 11 2019;132(1):122-131. doi:10.3171/2018.8.Jns182106</w:t>
      </w:r>
    </w:p>
    <w:p w14:paraId="65FF40EE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5.</w:t>
      </w:r>
      <w:r w:rsidRPr="002302F6">
        <w:tab/>
        <w:t xml:space="preserve">Darsaut TE, Guzman R, Marcellus ML, et al. Management of pediatric intracranial arteriovenous malformations: experience with multimodality therapy. </w:t>
      </w:r>
      <w:r w:rsidRPr="002302F6">
        <w:rPr>
          <w:i/>
        </w:rPr>
        <w:t>Neurosurgery</w:t>
      </w:r>
      <w:r w:rsidRPr="002302F6">
        <w:t>. Sep 2011;69(3):540-56; discussion 556. doi:10.1227/NEU.0b013e3182181c00</w:t>
      </w:r>
    </w:p>
    <w:p w14:paraId="77D13D85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6.</w:t>
      </w:r>
      <w:r w:rsidRPr="002302F6">
        <w:tab/>
        <w:t xml:space="preserve">Deruty R, Pelissou-Guyotat I, Morel C, Bascoulergue Y, Turjman F. Reflections on the management of cerebral arteriovenous malformations. </w:t>
      </w:r>
      <w:r w:rsidRPr="002302F6">
        <w:rPr>
          <w:i/>
        </w:rPr>
        <w:t>Surg Neurol</w:t>
      </w:r>
      <w:r w:rsidRPr="002302F6">
        <w:t>. Sep 1998;50(3):245-55; discussion 255-6. doi:10.1016/s0090-3019(98)00082-2</w:t>
      </w:r>
    </w:p>
    <w:p w14:paraId="6AF38D18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lastRenderedPageBreak/>
        <w:t>17.</w:t>
      </w:r>
      <w:r w:rsidRPr="002302F6">
        <w:tab/>
        <w:t xml:space="preserve">Ding D, Yen CP, Starke RM, Xu Z, Sheehan JP. Radiosurgery for ruptured intracranial arteriovenous malformations. </w:t>
      </w:r>
      <w:r w:rsidRPr="002302F6">
        <w:rPr>
          <w:i/>
        </w:rPr>
        <w:t>J Neurosurg</w:t>
      </w:r>
      <w:r w:rsidRPr="002302F6">
        <w:t>. Aug 2014;121(2):470-81. doi:10.3171/2014.2.Jns131605</w:t>
      </w:r>
    </w:p>
    <w:p w14:paraId="6BFCF11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8.</w:t>
      </w:r>
      <w:r w:rsidRPr="002302F6">
        <w:tab/>
        <w:t xml:space="preserve">Ding D, Yen CP, Xu Z, Starke RM, Sheehan JP. Radiosurgery for low-grade intracranial arteriovenous malformations. </w:t>
      </w:r>
      <w:r w:rsidRPr="002302F6">
        <w:rPr>
          <w:i/>
        </w:rPr>
        <w:t>J Neurosurg</w:t>
      </w:r>
      <w:r w:rsidRPr="002302F6">
        <w:t>. Aug 2014;121(2):457-67. doi:10.3171/2014.1.Jns131713</w:t>
      </w:r>
    </w:p>
    <w:p w14:paraId="1AC468C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19.</w:t>
      </w:r>
      <w:r w:rsidRPr="002302F6">
        <w:tab/>
        <w:t xml:space="preserve">Dumot C, Picart T, Eker O, Guyotat J, Berhouma M, Pelissou-Guyotat I. Outcomes of Unruptured Low-Grade Brain Arteriovenous Malformations Using TOBAS (Treatment of Brain Arteriovenous Malformations Study) Criteria. </w:t>
      </w:r>
      <w:r w:rsidRPr="002302F6">
        <w:rPr>
          <w:i/>
        </w:rPr>
        <w:t>World Neurosurg</w:t>
      </w:r>
      <w:r w:rsidRPr="002302F6">
        <w:t>. Nov 2022;167:e1050-e1061. doi:10.1016/j.wneu.2022.08.152</w:t>
      </w:r>
    </w:p>
    <w:p w14:paraId="6ABFB9E4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0.</w:t>
      </w:r>
      <w:r w:rsidRPr="002302F6">
        <w:tab/>
        <w:t xml:space="preserve">Erickson N, Mooney J, Salehani A, et al. Predictive Factors for Arteriovenous Malformation Obliteration After Stereotactic Radiosurgery: A Single-Center Study. </w:t>
      </w:r>
      <w:r w:rsidRPr="002302F6">
        <w:rPr>
          <w:i/>
        </w:rPr>
        <w:t>World Neurosurg</w:t>
      </w:r>
      <w:r w:rsidRPr="002302F6">
        <w:t>. Apr 2022;160:e529-e536. doi:10.1016/j.wneu.2022.01.060</w:t>
      </w:r>
    </w:p>
    <w:p w14:paraId="7A477AAE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1.</w:t>
      </w:r>
      <w:r w:rsidRPr="002302F6">
        <w:tab/>
        <w:t xml:space="preserve">Faye M, Diallo M, Sghiouar M, Ndiaye Sy EC, Borius PY, Régis JM. Stereotactic radiosurgery for thalamus arteriovenous malformations. </w:t>
      </w:r>
      <w:r w:rsidRPr="002302F6">
        <w:rPr>
          <w:i/>
        </w:rPr>
        <w:t>J Radiosurg SBRT</w:t>
      </w:r>
      <w:r w:rsidRPr="002302F6">
        <w:t xml:space="preserve">. 2020;6(4):269-275. </w:t>
      </w:r>
    </w:p>
    <w:p w14:paraId="262837AA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2.</w:t>
      </w:r>
      <w:r w:rsidRPr="002302F6">
        <w:tab/>
        <w:t xml:space="preserve">Hadjipanayis CG, Levy EI, Niranjan A, et al. Stereotactic radiosurgery for motor cortex region arteriovenous malformations. </w:t>
      </w:r>
      <w:r w:rsidRPr="002302F6">
        <w:rPr>
          <w:i/>
        </w:rPr>
        <w:t>Neurosurgery</w:t>
      </w:r>
      <w:r w:rsidRPr="002302F6">
        <w:t>. Jan 2001;48(1):70-6; discussion 76-7. doi:10.1097/00006123-200101000-00013</w:t>
      </w:r>
    </w:p>
    <w:p w14:paraId="537F1E68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3.</w:t>
      </w:r>
      <w:r w:rsidRPr="002302F6">
        <w:tab/>
        <w:t xml:space="preserve">Hasegawa T, Kato T, Naito T, et al. Effect of embolization before stereotactic radiosurgery for brain arteriovenous malformations: a case-control study with propensity score matching. </w:t>
      </w:r>
      <w:r w:rsidRPr="002302F6">
        <w:rPr>
          <w:i/>
        </w:rPr>
        <w:t>J Neurosurg</w:t>
      </w:r>
      <w:r w:rsidRPr="002302F6">
        <w:t>. Sep 9 2022:1-7. doi:10.3171/2022.7.Jns221343</w:t>
      </w:r>
    </w:p>
    <w:p w14:paraId="110D54B6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4.</w:t>
      </w:r>
      <w:r w:rsidRPr="002302F6">
        <w:tab/>
        <w:t xml:space="preserve">Hasegawa T, Kato T, Naito T, et al. Long-Term Outcomes for Pediatric Patients with Brain Arteriovenous Malformations Treated with Gamma Knife Radiosurgery, Part 1: Analysis of Nidus Obliteration Rates and Related Factors. </w:t>
      </w:r>
      <w:r w:rsidRPr="002302F6">
        <w:rPr>
          <w:i/>
        </w:rPr>
        <w:t>World Neurosurg</w:t>
      </w:r>
      <w:r w:rsidRPr="002302F6">
        <w:t>. Jun 2019;126:e1518-e1525. doi:10.1016/j.wneu.2019.03.176</w:t>
      </w:r>
    </w:p>
    <w:p w14:paraId="762E8B1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5.</w:t>
      </w:r>
      <w:r w:rsidRPr="002302F6">
        <w:tab/>
        <w:t xml:space="preserve">Hirschmann D, Goebl P, Witte FH, et al. Evaluation of the radiosurgical treatment of cerebral arteriovenous malformations: a retrospective single-center analysis of three decades. </w:t>
      </w:r>
      <w:r w:rsidRPr="002302F6">
        <w:rPr>
          <w:i/>
        </w:rPr>
        <w:t>J Neurointerv Surg</w:t>
      </w:r>
      <w:r w:rsidRPr="002302F6">
        <w:t>. Apr 2020;12(4):401-406. doi:10.1136/neurintsurg-2019-015332</w:t>
      </w:r>
    </w:p>
    <w:p w14:paraId="12E57D90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6.</w:t>
      </w:r>
      <w:r w:rsidRPr="002302F6">
        <w:tab/>
        <w:t xml:space="preserve">Hoh BL, Ogilvy CS, Butler WE, Loeffler JS, Putman CM, Chapman PH. Multimodality treatment of nongalenic arteriovenous malformations in pediatric patients. </w:t>
      </w:r>
      <w:r w:rsidRPr="002302F6">
        <w:rPr>
          <w:i/>
        </w:rPr>
        <w:t>Neurosurgery</w:t>
      </w:r>
      <w:r w:rsidRPr="002302F6">
        <w:t>. Aug 2000;47(2):346-57; discussion 357-8. doi:10.1097/00006123-200008000-00015</w:t>
      </w:r>
    </w:p>
    <w:p w14:paraId="1B9F95E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7.</w:t>
      </w:r>
      <w:r w:rsidRPr="002302F6">
        <w:tab/>
        <w:t xml:space="preserve">Hung YC, Mohammed N, Eluvathingal Muttikkal TJ, et al. The impact of preradiosurgery embolization on intracranial arteriovenous malformations: a matched cohort analysis based on de novo lesion volume. </w:t>
      </w:r>
      <w:r w:rsidRPr="002302F6">
        <w:rPr>
          <w:i/>
        </w:rPr>
        <w:t>J Neurosurg</w:t>
      </w:r>
      <w:r w:rsidRPr="002302F6">
        <w:t>. Aug 30 2019:1-12. doi:10.3171/2019.5.Jns19722</w:t>
      </w:r>
    </w:p>
    <w:p w14:paraId="69754C3D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8.</w:t>
      </w:r>
      <w:r w:rsidRPr="002302F6">
        <w:tab/>
        <w:t xml:space="preserve">Izawa M, Chernov M, Hayashi M, Iseki H, Hori T, Takakura K. Combined management of intracranial arteriovenous malformations with embolization and gamma knife radiosurgery: comparative evaluation of the long-term results. </w:t>
      </w:r>
      <w:r w:rsidRPr="002302F6">
        <w:rPr>
          <w:i/>
        </w:rPr>
        <w:t>Surg Neurol</w:t>
      </w:r>
      <w:r w:rsidRPr="002302F6">
        <w:t>. Jan 2009;71(1):43-52; discussion 52-3. doi:10.1016/j.surneu.2007.11.016</w:t>
      </w:r>
    </w:p>
    <w:p w14:paraId="4C2E2B2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29.</w:t>
      </w:r>
      <w:r w:rsidRPr="002302F6">
        <w:tab/>
        <w:t xml:space="preserve">Kano H, Kondziolka D, Flickinger JC, et al. Stereotactic radiosurgery for arteriovenous malformations after embolization: a case-control study. </w:t>
      </w:r>
      <w:r w:rsidRPr="002302F6">
        <w:rPr>
          <w:i/>
        </w:rPr>
        <w:t>J Neurosurg</w:t>
      </w:r>
      <w:r w:rsidRPr="002302F6">
        <w:t>. Aug 2012;117(2):265-75. doi:10.3171/2012.4.Jns111935</w:t>
      </w:r>
    </w:p>
    <w:p w14:paraId="6344B1BA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0.</w:t>
      </w:r>
      <w:r w:rsidRPr="002302F6">
        <w:tab/>
        <w:t xml:space="preserve">Kawashima M, Hasegawa H, Shin M, et al. Outcomes of stereotactic radiosurgery for hemorrhagic arteriovenous malformations with or without prior resection or embolization. </w:t>
      </w:r>
      <w:r w:rsidRPr="002302F6">
        <w:rPr>
          <w:i/>
        </w:rPr>
        <w:t>J Neurosurg</w:t>
      </w:r>
      <w:r w:rsidRPr="002302F6">
        <w:t>. Dec 4 2020:1-9. doi:10.3171/2020.7.Jns201502</w:t>
      </w:r>
    </w:p>
    <w:p w14:paraId="0FC74EAE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1.</w:t>
      </w:r>
      <w:r w:rsidRPr="002302F6">
        <w:tab/>
        <w:t xml:space="preserve">Kim MJ, Jung HH, Kim YB, et al. Comparison of Single-Session, Neoadjuvant, and Adjuvant Embolization Gamma Knife Radiosurgery for Arteriovenous Malformation. </w:t>
      </w:r>
      <w:r w:rsidRPr="002302F6">
        <w:rPr>
          <w:i/>
        </w:rPr>
        <w:t>Neurosurgery</w:t>
      </w:r>
      <w:r w:rsidRPr="002302F6">
        <w:t>. Dec 29 2022;doi:10.1227/neu.0000000000002308</w:t>
      </w:r>
    </w:p>
    <w:p w14:paraId="72CD67F4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2.</w:t>
      </w:r>
      <w:r w:rsidRPr="002302F6">
        <w:tab/>
        <w:t xml:space="preserve">Lecavalier-Barsoum M, Roy D, Doucet R, et al. Long-term results of radiosurgery for cerebral arteriovenous malformations. </w:t>
      </w:r>
      <w:r w:rsidRPr="002302F6">
        <w:rPr>
          <w:i/>
        </w:rPr>
        <w:t>Can J Neurol Sci</w:t>
      </w:r>
      <w:r w:rsidRPr="002302F6">
        <w:t>. Mar 2013;40(2):182-6. doi:10.1017/s0317167100013706</w:t>
      </w:r>
    </w:p>
    <w:p w14:paraId="5A04F084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3.</w:t>
      </w:r>
      <w:r w:rsidRPr="002302F6">
        <w:tab/>
        <w:t xml:space="preserve">Lee CC, Chen CJ, Ball B, et al. Stereotactic radiosurgery for arteriovenous malformations after Onyx embolization: a case-control study. </w:t>
      </w:r>
      <w:r w:rsidRPr="002302F6">
        <w:rPr>
          <w:i/>
        </w:rPr>
        <w:t>J Neurosurg</w:t>
      </w:r>
      <w:r w:rsidRPr="002302F6">
        <w:t>. Jul 2015;123(1):126-35. doi:10.3171/2014.12.Jns141437</w:t>
      </w:r>
    </w:p>
    <w:p w14:paraId="46AAFEF5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lastRenderedPageBreak/>
        <w:t>34.</w:t>
      </w:r>
      <w:r w:rsidRPr="002302F6">
        <w:tab/>
        <w:t xml:space="preserve">Lindvall P, Grayson D, Bergström P, Bergenheim AT. Hypofractionated stereotactic radiotherapy in medium-sized to large arteriovenous malformations. </w:t>
      </w:r>
      <w:r w:rsidRPr="002302F6">
        <w:rPr>
          <w:i/>
        </w:rPr>
        <w:t>J Clin Neurosci</w:t>
      </w:r>
      <w:r w:rsidRPr="002302F6">
        <w:t>. Jun 2015;22(6):955-8. doi:10.1016/j.jocn.2014.12.015</w:t>
      </w:r>
    </w:p>
    <w:p w14:paraId="3CE64CDD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5.</w:t>
      </w:r>
      <w:r w:rsidRPr="002302F6">
        <w:tab/>
        <w:t xml:space="preserve">Link TW, Winston G, Schwarz JT, et al. Treatment of Unruptured Brain Arteriovenous Malformations: A Single-Center Experience of 86 Patients and a Critique of the A Randomized Trial of Unruptured Brain Arteriovenous Malformations (ARUBA) Trial. </w:t>
      </w:r>
      <w:r w:rsidRPr="002302F6">
        <w:rPr>
          <w:i/>
        </w:rPr>
        <w:t>World Neurosurg</w:t>
      </w:r>
      <w:r w:rsidRPr="002302F6">
        <w:t>. Dec 2018;120:e1156-e1162. doi:10.1016/j.wneu.2018.09.025</w:t>
      </w:r>
    </w:p>
    <w:p w14:paraId="0ED08EEA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6.</w:t>
      </w:r>
      <w:r w:rsidRPr="002302F6">
        <w:tab/>
        <w:t xml:space="preserve">Loebel F, Pontoriero A, Kluge A, et al. Image-guided robotic radiosurgery for the treatment of arteriovenous malformations. </w:t>
      </w:r>
      <w:r w:rsidRPr="002302F6">
        <w:rPr>
          <w:i/>
        </w:rPr>
        <w:t>PLoS One</w:t>
      </w:r>
      <w:r w:rsidRPr="002302F6">
        <w:t>. 2022;17(9):e0266744. doi:10.1371/journal.pone.0266744</w:t>
      </w:r>
    </w:p>
    <w:p w14:paraId="223FA7CC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7.</w:t>
      </w:r>
      <w:r w:rsidRPr="002302F6">
        <w:tab/>
        <w:t xml:space="preserve">Marciscano AE, Huang J, Tamargo RJ, et al. Long-term Outcomes With Planned Multistage Reduced Dose Repeat Stereotactic Radiosurgery for Treatment of Inoperable High-Grade Arteriovenous Malformations: An Observational Retrospective Cohort Study. </w:t>
      </w:r>
      <w:r w:rsidRPr="002302F6">
        <w:rPr>
          <w:i/>
        </w:rPr>
        <w:t>Neurosurgery</w:t>
      </w:r>
      <w:r w:rsidRPr="002302F6">
        <w:t>. Jul 1 2017;81(1):136-146. doi:10.1093/neuros/nyw041</w:t>
      </w:r>
    </w:p>
    <w:p w14:paraId="55621CED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8.</w:t>
      </w:r>
      <w:r w:rsidRPr="002302F6">
        <w:tab/>
        <w:t xml:space="preserve">Maryashev SA, Golanov AV, Konovalov AN, et al. The outcomes of stereotactic radiotherapy in patients with cerebral arteriovenous malformations. </w:t>
      </w:r>
      <w:r w:rsidRPr="002302F6">
        <w:rPr>
          <w:i/>
        </w:rPr>
        <w:t>Zh Vopr Neirokhir Im N N Burdenko</w:t>
      </w:r>
      <w:r w:rsidRPr="002302F6">
        <w:t>. 2015;79(1):14-32. doi:10.17116/neiro201579114-32</w:t>
      </w:r>
    </w:p>
    <w:p w14:paraId="00D9021F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39.</w:t>
      </w:r>
      <w:r w:rsidRPr="002302F6">
        <w:tab/>
        <w:t xml:space="preserve">Meng X, He H, Liu P, et al. Radiosurgery-Based AVM Scale Is Proposed for Combined Embolization and Gamma Knife Surgery for Brain Arteriovenous Malformations. </w:t>
      </w:r>
      <w:r w:rsidRPr="002302F6">
        <w:rPr>
          <w:i/>
        </w:rPr>
        <w:t>Front Neurol</w:t>
      </w:r>
      <w:r w:rsidRPr="002302F6">
        <w:t>. 2021;12:647167. doi:10.3389/fneur.2021.647167</w:t>
      </w:r>
    </w:p>
    <w:p w14:paraId="59AB01B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0.</w:t>
      </w:r>
      <w:r w:rsidRPr="002302F6">
        <w:tab/>
        <w:t xml:space="preserve">Milker-Zabel S, Kopp-Schneider A, Wiesbauer H, et al. Proposal for a new prognostic score for linac-based radiosurgery in cerebral arteriovenous malformations. </w:t>
      </w:r>
      <w:r w:rsidRPr="002302F6">
        <w:rPr>
          <w:i/>
        </w:rPr>
        <w:t>Int J Radiat Oncol Biol Phys</w:t>
      </w:r>
      <w:r w:rsidRPr="002302F6">
        <w:t>. Jun 1 2012;83(2):525-32. doi:10.1016/j.ijrobp.2011.07.008</w:t>
      </w:r>
    </w:p>
    <w:p w14:paraId="77BF896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1.</w:t>
      </w:r>
      <w:r w:rsidRPr="002302F6">
        <w:tab/>
        <w:t xml:space="preserve">Miyawaki L, Dowd C, Wara W, et al. Five year results of LINAC radiosurgery for arteriovenous malformations: outcome for large AVMS. </w:t>
      </w:r>
      <w:r w:rsidRPr="002302F6">
        <w:rPr>
          <w:i/>
        </w:rPr>
        <w:t>Int J Radiat Oncol Biol Phys</w:t>
      </w:r>
      <w:r w:rsidRPr="002302F6">
        <w:t>. Jul 15 1999;44(5):1089-106. doi:10.1016/s0360-3016(99)00102-9</w:t>
      </w:r>
    </w:p>
    <w:p w14:paraId="0252077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2.</w:t>
      </w:r>
      <w:r w:rsidRPr="002302F6">
        <w:tab/>
        <w:t xml:space="preserve">Mohr JP, Overbey JR, Hartmann A, et al. Medical management with interventional therapy versus medical management alone for unruptured brain arteriovenous malformations (ARUBA): final follow-up of a multicentre, non-blinded, randomised controlled trial. </w:t>
      </w:r>
      <w:r w:rsidRPr="002302F6">
        <w:rPr>
          <w:i/>
        </w:rPr>
        <w:t>Lancet Neurol</w:t>
      </w:r>
      <w:r w:rsidRPr="002302F6">
        <w:t>. Jul 2020;19(7):573-581. doi:10.1016/s1474-4422(20)30181-2</w:t>
      </w:r>
    </w:p>
    <w:p w14:paraId="6AA823E1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3.</w:t>
      </w:r>
      <w:r w:rsidRPr="002302F6">
        <w:tab/>
        <w:t xml:space="preserve">Murray G, Brau RH. A 10-year experience of radiosurgical treatment for cerebral arteriovenous malformations: a perspective from a series with large malformations. Clinical article. </w:t>
      </w:r>
      <w:r w:rsidRPr="002302F6">
        <w:rPr>
          <w:i/>
        </w:rPr>
        <w:t>J Neurosurg</w:t>
      </w:r>
      <w:r w:rsidRPr="002302F6">
        <w:t>. Aug 2011;115(2):337-46. doi:10.3171/2011.3.Jns10814</w:t>
      </w:r>
    </w:p>
    <w:p w14:paraId="1656C858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4.</w:t>
      </w:r>
      <w:r w:rsidRPr="002302F6">
        <w:tab/>
        <w:t xml:space="preserve">Nagaraja S, Lee KJ, Coley SC, et al. Stereotactic radiosurgery for brain arteriovenous malformations: quantitative MR assessment of nidal response at 1 year and angiographic factors predicting early obliteration. </w:t>
      </w:r>
      <w:r w:rsidRPr="002302F6">
        <w:rPr>
          <w:i/>
        </w:rPr>
        <w:t>Neuroradiology</w:t>
      </w:r>
      <w:r w:rsidRPr="002302F6">
        <w:t>. Nov 2006;48(11):821-9. doi:10.1007/s00234-006-0131-y</w:t>
      </w:r>
    </w:p>
    <w:p w14:paraId="7D0CA695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5.</w:t>
      </w:r>
      <w:r w:rsidRPr="002302F6">
        <w:tab/>
        <w:t xml:space="preserve">Nagy G, Grainger A, Hodgson TJ, et al. Staged-Volume Radiosurgery of Large Arteriovenous Malformations Improves Outcome by Reducing the Rate of Adverse Radiation Effects. </w:t>
      </w:r>
      <w:r w:rsidRPr="002302F6">
        <w:rPr>
          <w:i/>
        </w:rPr>
        <w:t>Neurosurgery</w:t>
      </w:r>
      <w:r w:rsidRPr="002302F6">
        <w:t>. Feb 1 2017;80(2):180-192. doi:10.1227/neu.0000000000001212</w:t>
      </w:r>
    </w:p>
    <w:p w14:paraId="1D996E9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6.</w:t>
      </w:r>
      <w:r w:rsidRPr="002302F6">
        <w:tab/>
        <w:t xml:space="preserve">Nagy G, Rowe JG, Radatz MW, Hodgson TJ, Coley SC, Kemeny AA. A historical analysis of single-stage γ knife radiosurgical treatment for large arteriovenous malformations: evolution and outcomes. </w:t>
      </w:r>
      <w:r w:rsidRPr="002302F6">
        <w:rPr>
          <w:i/>
        </w:rPr>
        <w:t>Acta Neurochir (Wien)</w:t>
      </w:r>
      <w:r w:rsidRPr="002302F6">
        <w:t>. Mar 2012;154(3):383-94. doi:10.1007/s00701-011-1245-5</w:t>
      </w:r>
    </w:p>
    <w:p w14:paraId="33A27E96" w14:textId="77777777" w:rsidR="002302F6" w:rsidRPr="002302F6" w:rsidRDefault="002302F6" w:rsidP="002302F6">
      <w:pPr>
        <w:pStyle w:val="EndNoteBibliography"/>
        <w:bidi w:val="0"/>
      </w:pPr>
      <w:r w:rsidRPr="002302F6">
        <w:t>47.</w:t>
      </w:r>
      <w:r w:rsidRPr="002302F6">
        <w:tab/>
        <w:t>Naoi Y, Iizuka Y, Cho N, et al. STEREOTACTIC RADIOSURGERY USING A LINEAR ACCELERATOR FOR THE TREATMENT OF CEREBRAL ARTERIOVENOUS MALFORMATION</w:t>
      </w:r>
    </w:p>
    <w:p w14:paraId="34E5EFE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 xml:space="preserve">A PRELIMINARY REPORT. </w:t>
      </w:r>
      <w:r w:rsidRPr="002302F6">
        <w:rPr>
          <w:i/>
        </w:rPr>
        <w:t>The Journal of JASTRO</w:t>
      </w:r>
      <w:r w:rsidRPr="002302F6">
        <w:t>. 2000;12(3):221-227. doi:10.11182/jastro1989.12.221</w:t>
      </w:r>
    </w:p>
    <w:p w14:paraId="783D1830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48.</w:t>
      </w:r>
      <w:r w:rsidRPr="002302F6">
        <w:tab/>
        <w:t xml:space="preserve">Nataraj A, Mohamed MB, Gholkar A, et al. Multimodality treatment of cerebral arteriovenous malformations. </w:t>
      </w:r>
      <w:r w:rsidRPr="002302F6">
        <w:rPr>
          <w:i/>
        </w:rPr>
        <w:t>World Neurosurg</w:t>
      </w:r>
      <w:r w:rsidRPr="002302F6">
        <w:t>. Jul-Aug 2014;82(1-2):149-59. doi:10.1016/j.wneu.2013.02.064</w:t>
      </w:r>
    </w:p>
    <w:p w14:paraId="5A12B7A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lastRenderedPageBreak/>
        <w:t>49.</w:t>
      </w:r>
      <w:r w:rsidRPr="002302F6">
        <w:tab/>
        <w:t xml:space="preserve">Nerva JD, Barber J, Levitt MR, et al. Onyx embolization prior to stereotactic radiosurgery for brain arteriovenous malformations: a single-center treatment algorithm. </w:t>
      </w:r>
      <w:r w:rsidRPr="002302F6">
        <w:rPr>
          <w:i/>
        </w:rPr>
        <w:t>J Neurointerv Surg</w:t>
      </w:r>
      <w:r w:rsidRPr="002302F6">
        <w:t>. Mar 2018;10(3):258-267. doi:10.1136/neurintsurg-2017-013084</w:t>
      </w:r>
    </w:p>
    <w:p w14:paraId="4E9DB580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0.</w:t>
      </w:r>
      <w:r w:rsidRPr="002302F6">
        <w:tab/>
        <w:t xml:space="preserve">Oermann EK, Ding D, Yen CP, et al. Effect of Prior Embolization on Cerebral Arteriovenous Malformation Radiosurgery Outcomes: A Case-Control Study. </w:t>
      </w:r>
      <w:r w:rsidRPr="002302F6">
        <w:rPr>
          <w:i/>
        </w:rPr>
        <w:t>Neurosurgery</w:t>
      </w:r>
      <w:r w:rsidRPr="002302F6">
        <w:t>. Sep 2015;77(3):406-17; discussion 417. doi:10.1227/neu.0000000000000772</w:t>
      </w:r>
    </w:p>
    <w:p w14:paraId="728D3B79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1.</w:t>
      </w:r>
      <w:r w:rsidRPr="002302F6">
        <w:tab/>
        <w:t xml:space="preserve">Paúl L, Casasco A, Kusak ME, Martínez N, Rey G, Martínez R. Results for a series of 697 arteriovenous malformations treated by gamma knife: influence of angiographic features on the obliteration rate. </w:t>
      </w:r>
      <w:r w:rsidRPr="002302F6">
        <w:rPr>
          <w:i/>
        </w:rPr>
        <w:t>Neurosurgery</w:t>
      </w:r>
      <w:r w:rsidRPr="002302F6">
        <w:t>. Nov 2014;75(5):568-83; dicussion 582-3; quiz 583. doi:10.1227/neu.0000000000000506</w:t>
      </w:r>
    </w:p>
    <w:p w14:paraId="783A2D5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2.</w:t>
      </w:r>
      <w:r w:rsidRPr="002302F6">
        <w:tab/>
        <w:t xml:space="preserve">Pedroso AG, De Salles AA, Tajik K, et al. Novalis Shaped Beam Radiosurgery of arteriovenous malformations. </w:t>
      </w:r>
      <w:r w:rsidRPr="002302F6">
        <w:rPr>
          <w:i/>
        </w:rPr>
        <w:t>J Neurosurg</w:t>
      </w:r>
      <w:r w:rsidRPr="002302F6">
        <w:t xml:space="preserve">. Nov 2004;101 Suppl 3:425-34. </w:t>
      </w:r>
    </w:p>
    <w:p w14:paraId="5983C39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3.</w:t>
      </w:r>
      <w:r w:rsidRPr="002302F6">
        <w:tab/>
        <w:t xml:space="preserve">Pelissou-Guyotat I, Deruty R, Morel C. The role of Linac radiosurgery in multidisciplinary management for cerebral arteriovenous malformations: personal experience. </w:t>
      </w:r>
      <w:r w:rsidRPr="002302F6">
        <w:rPr>
          <w:i/>
        </w:rPr>
        <w:t>Stereotact Funct Neurosurg</w:t>
      </w:r>
      <w:r w:rsidRPr="002302F6">
        <w:t>. 1997;69(1-4 Pt 2):147-51. doi:10.1159/000099867</w:t>
      </w:r>
    </w:p>
    <w:p w14:paraId="13E13226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4.</w:t>
      </w:r>
      <w:r w:rsidRPr="002302F6">
        <w:tab/>
        <w:t xml:space="preserve">Peres CMA, Souza EC, Teixeira MJ, Figueiredo EG, Caldas J. Impact of Associated Nidal Lesions in Outcome of Brain Arteriovenous Malformations After Radiosurgery with or without Embolization. </w:t>
      </w:r>
      <w:r w:rsidRPr="002302F6">
        <w:rPr>
          <w:i/>
        </w:rPr>
        <w:t>World Neurosurg</w:t>
      </w:r>
      <w:r w:rsidRPr="002302F6">
        <w:t>. Sep 2017;105:643-650. doi:10.1016/j.wneu.2017.06.044</w:t>
      </w:r>
    </w:p>
    <w:p w14:paraId="5217D042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5.</w:t>
      </w:r>
      <w:r w:rsidRPr="002302F6">
        <w:tab/>
        <w:t xml:space="preserve">Pulli B, Chapman PH, Ogilvy CS, et al. Multimodal cerebral arteriovenous malformation treatment: a 12-year experience and comparison of key outcomes to ARUBA. </w:t>
      </w:r>
      <w:r w:rsidRPr="002302F6">
        <w:rPr>
          <w:i/>
        </w:rPr>
        <w:t>J Neurosurg</w:t>
      </w:r>
      <w:r w:rsidRPr="002302F6">
        <w:t>. Nov 1 2019:1-10. doi:10.3171/2019.8.Jns19998</w:t>
      </w:r>
    </w:p>
    <w:p w14:paraId="17C3513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6.</w:t>
      </w:r>
      <w:r w:rsidRPr="002302F6">
        <w:tab/>
        <w:t xml:space="preserve">Punyawai P, Radomsutthikul N, Dhanachai M, Kobkitsuksakul C, Hansasuta A. Long-term outcomes of 170 brain arteriovenous malformations treated by frameless image-guided robotic stereotactic radiosurgery: Ramathibodi hospital experience. </w:t>
      </w:r>
      <w:r w:rsidRPr="002302F6">
        <w:rPr>
          <w:i/>
        </w:rPr>
        <w:t>Medicine (Baltimore)</w:t>
      </w:r>
      <w:r w:rsidRPr="002302F6">
        <w:t>. May 14 2021;100(19):e25752. doi:10.1097/md.0000000000025752</w:t>
      </w:r>
    </w:p>
    <w:p w14:paraId="76BAD978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7.</w:t>
      </w:r>
      <w:r w:rsidRPr="002302F6">
        <w:tab/>
        <w:t xml:space="preserve">Rajshekhar V, Moorthy RK, Jeyaseelan V, et al. Results of a Conservative Dose Plan Linear Accelerator-Based Stereotactic Radiosurgery for Pediatric Intracranial Arteriovenous Malformations. </w:t>
      </w:r>
      <w:r w:rsidRPr="002302F6">
        <w:rPr>
          <w:i/>
        </w:rPr>
        <w:t>World Neurosurg</w:t>
      </w:r>
      <w:r w:rsidRPr="002302F6">
        <w:t>. Nov 2016;95:425-433. doi:10.1016/j.wneu.2016.06.007</w:t>
      </w:r>
    </w:p>
    <w:p w14:paraId="2687B7EB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8.</w:t>
      </w:r>
      <w:r w:rsidRPr="002302F6">
        <w:tab/>
        <w:t xml:space="preserve">Kiran NA, Kale SS, Vaishya S, et al. Gamma Knife surgery for intracranial arteriovenous malformations in children: a retrospective study in 103 patients. </w:t>
      </w:r>
      <w:r w:rsidRPr="002302F6">
        <w:rPr>
          <w:i/>
        </w:rPr>
        <w:t>J Neurosurg</w:t>
      </w:r>
      <w:r w:rsidRPr="002302F6">
        <w:t>. Dec 2007;107(6 Suppl):479-84. doi:10.3171/ped-07/12/479</w:t>
      </w:r>
    </w:p>
    <w:p w14:paraId="2BE42EBF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59.</w:t>
      </w:r>
      <w:r w:rsidRPr="002302F6">
        <w:tab/>
        <w:t xml:space="preserve">Schlienger M, Atlan D, Lefkopoulos D, et al. Linac radiosurgery for cerebral arteriovenous malformations: results in 169 patients. </w:t>
      </w:r>
      <w:r w:rsidRPr="002302F6">
        <w:rPr>
          <w:i/>
        </w:rPr>
        <w:t>Int J Radiat Oncol Biol Phys</w:t>
      </w:r>
      <w:r w:rsidRPr="002302F6">
        <w:t>. Mar 15 2000;46(5):1135-42. doi:10.1016/s0360-3016(99)00523-4</w:t>
      </w:r>
    </w:p>
    <w:p w14:paraId="40F011EC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0.</w:t>
      </w:r>
      <w:r w:rsidRPr="002302F6">
        <w:tab/>
        <w:t xml:space="preserve">Schwyzer L, Yen CP, Evans A, Zavoian S, Steiner L. Long-term results of gamma knife surgery for partially embolized arteriovenous malformations. </w:t>
      </w:r>
      <w:r w:rsidRPr="002302F6">
        <w:rPr>
          <w:i/>
        </w:rPr>
        <w:t>Neurosurgery</w:t>
      </w:r>
      <w:r w:rsidRPr="002302F6">
        <w:t>. Dec 2012;71(6):1139-47; discussion 1147-8. doi:10.1227/NEU.0b013e3182720280</w:t>
      </w:r>
    </w:p>
    <w:p w14:paraId="491615C6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1.</w:t>
      </w:r>
      <w:r w:rsidRPr="002302F6">
        <w:tab/>
        <w:t xml:space="preserve">Smith KA, Shetter A, Speiser B, Spetzler RF. Angiographic follow-up in 37 patients after radiosurgery for cerebral arteriovenous malformations as part of a multimodality treatment approach. </w:t>
      </w:r>
      <w:r w:rsidRPr="002302F6">
        <w:rPr>
          <w:i/>
        </w:rPr>
        <w:t>Stereotact Funct Neurosurg</w:t>
      </w:r>
      <w:r w:rsidRPr="002302F6">
        <w:t>. 1997;69(1-4 Pt 2):136-42. doi:10.1159/000099865</w:t>
      </w:r>
    </w:p>
    <w:p w14:paraId="2C9A4E15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2.</w:t>
      </w:r>
      <w:r w:rsidRPr="002302F6">
        <w:tab/>
        <w:t xml:space="preserve">Soize S, Bouquigny F, Kadziolka K, Portefaix C, Pierot L. Value of 4D MR angiography at 3T compared with DSA for the follow-up of treated brain arteriovenous malformation. </w:t>
      </w:r>
      <w:r w:rsidRPr="002302F6">
        <w:rPr>
          <w:i/>
        </w:rPr>
        <w:t>AJNR Am J Neuroradiol</w:t>
      </w:r>
      <w:r w:rsidRPr="002302F6">
        <w:t>. Oct 2014;35(10):1903-9. doi:10.3174/ajnr.A3982</w:t>
      </w:r>
    </w:p>
    <w:p w14:paraId="2F64DF92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3.</w:t>
      </w:r>
      <w:r w:rsidRPr="002302F6">
        <w:tab/>
        <w:t xml:space="preserve">Sun DQ, Carson KA, Raza SM, et al. The radiosurgical treatment of arteriovenous malformations: obliteration, morbidities, and performance status. </w:t>
      </w:r>
      <w:r w:rsidRPr="002302F6">
        <w:rPr>
          <w:i/>
        </w:rPr>
        <w:t>Int J Radiat Oncol Biol Phys</w:t>
      </w:r>
      <w:r w:rsidRPr="002302F6">
        <w:t>. Jun 1 2011;80(2):354-61. doi:10.1016/j.ijrobp.2010.01.049</w:t>
      </w:r>
    </w:p>
    <w:p w14:paraId="21B64FE6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4.</w:t>
      </w:r>
      <w:r w:rsidRPr="002302F6">
        <w:tab/>
        <w:t xml:space="preserve">Thenier-Villa JL, Galárraga-Campoverde RA, Martínez Rolán RM, et al. Linear Accelerator Stereotactic Radiosurgery of Central Nervous System Arteriovenous Malformations: A 15-Year Analysis of Outcome-Related Factors in a Single Tertiary Center. </w:t>
      </w:r>
      <w:r w:rsidRPr="002302F6">
        <w:rPr>
          <w:i/>
        </w:rPr>
        <w:t>World Neurosurg</w:t>
      </w:r>
      <w:r w:rsidRPr="002302F6">
        <w:t>. Jul 2017;103:291-302. doi:10.1016/j.wneu.2017.04.081</w:t>
      </w:r>
    </w:p>
    <w:p w14:paraId="5E7A9DFF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lastRenderedPageBreak/>
        <w:t>65.</w:t>
      </w:r>
      <w:r w:rsidRPr="002302F6">
        <w:tab/>
        <w:t xml:space="preserve">Wang YC, Huang YC, Chen HC, et al. Linear accelerator stereotactic radiosurgery in the management of intracranial arteriovenous malformations: long-term outcome. </w:t>
      </w:r>
      <w:r w:rsidRPr="002302F6">
        <w:rPr>
          <w:i/>
        </w:rPr>
        <w:t>Cerebrovasc Dis</w:t>
      </w:r>
      <w:r w:rsidRPr="002302F6">
        <w:t>. 2014;37(5):342-9. doi:10.1159/000360756</w:t>
      </w:r>
    </w:p>
    <w:p w14:paraId="397ACB12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6.</w:t>
      </w:r>
      <w:r w:rsidRPr="002302F6">
        <w:tab/>
        <w:t xml:space="preserve">Winkler EA, Lu A, Morshed RA, et al. Bringing high-grade arteriovenous malformations under control: clinical outcomes following multimodality treatment in children. </w:t>
      </w:r>
      <w:r w:rsidRPr="002302F6">
        <w:rPr>
          <w:i/>
        </w:rPr>
        <w:t>J Neurosurg Pediatr</w:t>
      </w:r>
      <w:r w:rsidRPr="002302F6">
        <w:t>. Apr 10 2020;26(1):82-91. doi:10.3171/2020.1.Peds19487</w:t>
      </w:r>
    </w:p>
    <w:p w14:paraId="3805FC06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7.</w:t>
      </w:r>
      <w:r w:rsidRPr="002302F6">
        <w:tab/>
        <w:t xml:space="preserve">Xiao F, Gorgulho AA, Lin CS, et al. Treatment of giant cerebral arteriovenous malformation: hypofractionated stereotactic radiation as the first stage. </w:t>
      </w:r>
      <w:r w:rsidRPr="002302F6">
        <w:rPr>
          <w:i/>
        </w:rPr>
        <w:t>Neurosurgery</w:t>
      </w:r>
      <w:r w:rsidRPr="002302F6">
        <w:t>. Nov 2010;67(5):1253-9; discussion 1259. doi:10.1227/NEU.0b013e3181efbaef</w:t>
      </w:r>
    </w:p>
    <w:p w14:paraId="2826C1A3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8.</w:t>
      </w:r>
      <w:r w:rsidRPr="002302F6">
        <w:tab/>
        <w:t xml:space="preserve">Yan D, Chen Y, Li Z, et al. Stereotactic Radiosurgery With vs. Without Prior Embolization for Brain Arteriovenous Malformations: A Propensity Score Matching Analysis. </w:t>
      </w:r>
      <w:r w:rsidRPr="002302F6">
        <w:rPr>
          <w:i/>
        </w:rPr>
        <w:t>Front Neurol</w:t>
      </w:r>
      <w:r w:rsidRPr="002302F6">
        <w:t>. 2021;12:752164. doi:10.3389/fneur.2021.752164</w:t>
      </w:r>
    </w:p>
    <w:p w14:paraId="1F92FB57" w14:textId="77777777" w:rsidR="002302F6" w:rsidRPr="002302F6" w:rsidRDefault="002302F6" w:rsidP="002302F6">
      <w:pPr>
        <w:pStyle w:val="EndNoteBibliography"/>
        <w:bidi w:val="0"/>
        <w:spacing w:after="0"/>
      </w:pPr>
      <w:r w:rsidRPr="002302F6">
        <w:t>69.</w:t>
      </w:r>
      <w:r w:rsidRPr="002302F6">
        <w:tab/>
        <w:t xml:space="preserve">Yang SY, Kim DG, Chung HT, Paek SH, Park JH, Han DH. Radiosurgery for large cerebral arteriovenous malformations. </w:t>
      </w:r>
      <w:r w:rsidRPr="002302F6">
        <w:rPr>
          <w:i/>
        </w:rPr>
        <w:t>Acta Neurochir (Wien)</w:t>
      </w:r>
      <w:r w:rsidRPr="002302F6">
        <w:t>. Feb 2009;151(2):113-24. doi:10.1007/s00701-008-0173-5</w:t>
      </w:r>
    </w:p>
    <w:p w14:paraId="07231D79" w14:textId="77777777" w:rsidR="002302F6" w:rsidRPr="002302F6" w:rsidRDefault="002302F6" w:rsidP="002302F6">
      <w:pPr>
        <w:pStyle w:val="EndNoteBibliography"/>
        <w:bidi w:val="0"/>
      </w:pPr>
      <w:r w:rsidRPr="002302F6">
        <w:t>70.</w:t>
      </w:r>
      <w:r w:rsidRPr="002302F6">
        <w:tab/>
        <w:t xml:space="preserve">Young C, Summerfield R, Schwartz M, O'Brien P, Ramani R. Radiosurgery for arteriovenous malformations: the University of Toronto experience. </w:t>
      </w:r>
      <w:r w:rsidRPr="002302F6">
        <w:rPr>
          <w:i/>
        </w:rPr>
        <w:t>Can J Neurol Sci</w:t>
      </w:r>
      <w:r w:rsidRPr="002302F6">
        <w:t>. May 1997;24(2):99-105. doi:10.1017/s0317167100021405</w:t>
      </w:r>
    </w:p>
    <w:p w14:paraId="7034C22F" w14:textId="77777777" w:rsidR="00E32924" w:rsidRDefault="000E36A0" w:rsidP="002302F6">
      <w:pPr>
        <w:bidi w:val="0"/>
        <w:rPr>
          <w:rFonts w:asciiTheme="majorBidi" w:hAnsiTheme="majorBidi" w:cstheme="majorBidi"/>
          <w:sz w:val="20"/>
          <w:szCs w:val="20"/>
        </w:rPr>
        <w:sectPr w:rsidR="00E32924" w:rsidSect="00E32924">
          <w:pgSz w:w="11906" w:h="16838"/>
          <w:pgMar w:top="1440" w:right="1440" w:bottom="1440" w:left="1440" w:header="706" w:footer="706" w:gutter="0"/>
          <w:cols w:space="708"/>
          <w:bidi/>
          <w:docGrid w:linePitch="360"/>
        </w:sectPr>
      </w:pPr>
      <w:r w:rsidRPr="00F14942">
        <w:rPr>
          <w:rFonts w:asciiTheme="majorBidi" w:hAnsiTheme="majorBidi" w:cstheme="majorBidi"/>
          <w:sz w:val="20"/>
          <w:szCs w:val="20"/>
        </w:rPr>
        <w:fldChar w:fldCharType="end"/>
      </w:r>
    </w:p>
    <w:p w14:paraId="3FA24938" w14:textId="29BE8029" w:rsidR="000E36A0" w:rsidRPr="00F14942" w:rsidRDefault="000E36A0" w:rsidP="002302F6">
      <w:pPr>
        <w:bidi w:val="0"/>
        <w:rPr>
          <w:rFonts w:asciiTheme="majorBidi" w:hAnsiTheme="majorBidi" w:cstheme="majorBidi"/>
          <w:sz w:val="20"/>
          <w:szCs w:val="20"/>
        </w:rPr>
      </w:pPr>
    </w:p>
    <w:sectPr w:rsidR="000E36A0" w:rsidRPr="00F14942" w:rsidSect="009A28B0">
      <w:pgSz w:w="16838" w:h="11906" w:orient="landscape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F8F637" w14:textId="77777777" w:rsidR="00D56436" w:rsidRDefault="00D56436" w:rsidP="0006226B">
      <w:pPr>
        <w:spacing w:after="0" w:line="240" w:lineRule="auto"/>
      </w:pPr>
      <w:r>
        <w:separator/>
      </w:r>
    </w:p>
  </w:endnote>
  <w:endnote w:type="continuationSeparator" w:id="0">
    <w:p w14:paraId="6B597F52" w14:textId="77777777" w:rsidR="00D56436" w:rsidRDefault="00D56436" w:rsidP="000622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1C1C60" w14:textId="77777777" w:rsidR="00D56436" w:rsidRDefault="00D56436" w:rsidP="0006226B">
      <w:pPr>
        <w:spacing w:after="0" w:line="240" w:lineRule="auto"/>
      </w:pPr>
      <w:r>
        <w:separator/>
      </w:r>
    </w:p>
  </w:footnote>
  <w:footnote w:type="continuationSeparator" w:id="0">
    <w:p w14:paraId="1C6E6047" w14:textId="77777777" w:rsidR="00D56436" w:rsidRDefault="00D56436" w:rsidP="000622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CA3249"/>
    <w:multiLevelType w:val="hybridMultilevel"/>
    <w:tmpl w:val="657E13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924245"/>
    <w:multiLevelType w:val="hybridMultilevel"/>
    <w:tmpl w:val="3294E67A"/>
    <w:lvl w:ilvl="0" w:tplc="D6DC73D6">
      <w:start w:val="1"/>
      <w:numFmt w:val="decimal"/>
      <w:lvlText w:val="%1."/>
      <w:lvlJc w:val="left"/>
      <w:pPr>
        <w:ind w:left="1260" w:hanging="360"/>
      </w:pPr>
      <w:rPr>
        <w:b w:val="0"/>
        <w:b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BB33A8"/>
    <w:multiLevelType w:val="hybridMultilevel"/>
    <w:tmpl w:val="D51AC9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78091209">
    <w:abstractNumId w:val="0"/>
  </w:num>
  <w:num w:numId="2" w16cid:durableId="57167117">
    <w:abstractNumId w:val="2"/>
  </w:num>
  <w:num w:numId="3" w16cid:durableId="125234969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Y3s7A0MzI1NjE2sDRU0lEKTi0uzszPAykwrgUAzyzvB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MA 11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25A74"/>
    <w:rsid w:val="00025A74"/>
    <w:rsid w:val="00044895"/>
    <w:rsid w:val="0006226B"/>
    <w:rsid w:val="000953B9"/>
    <w:rsid w:val="000B6015"/>
    <w:rsid w:val="000E36A0"/>
    <w:rsid w:val="000F1D74"/>
    <w:rsid w:val="00101A7E"/>
    <w:rsid w:val="001723A6"/>
    <w:rsid w:val="00172ABA"/>
    <w:rsid w:val="002158AC"/>
    <w:rsid w:val="002302F6"/>
    <w:rsid w:val="00263B6E"/>
    <w:rsid w:val="0030174B"/>
    <w:rsid w:val="00354568"/>
    <w:rsid w:val="003615E2"/>
    <w:rsid w:val="003D50AC"/>
    <w:rsid w:val="0042159D"/>
    <w:rsid w:val="00455F46"/>
    <w:rsid w:val="004C6C70"/>
    <w:rsid w:val="005040AC"/>
    <w:rsid w:val="00516CD8"/>
    <w:rsid w:val="00564406"/>
    <w:rsid w:val="00574B3E"/>
    <w:rsid w:val="00586D55"/>
    <w:rsid w:val="0059335F"/>
    <w:rsid w:val="005D7932"/>
    <w:rsid w:val="005E0490"/>
    <w:rsid w:val="00613CC1"/>
    <w:rsid w:val="006619AC"/>
    <w:rsid w:val="0068277C"/>
    <w:rsid w:val="00687A9F"/>
    <w:rsid w:val="006A1F59"/>
    <w:rsid w:val="006C73F5"/>
    <w:rsid w:val="006D1F41"/>
    <w:rsid w:val="007014F9"/>
    <w:rsid w:val="0079154F"/>
    <w:rsid w:val="007B1155"/>
    <w:rsid w:val="007D1F04"/>
    <w:rsid w:val="007D44AC"/>
    <w:rsid w:val="008830EE"/>
    <w:rsid w:val="00884CB0"/>
    <w:rsid w:val="008B0B4A"/>
    <w:rsid w:val="0097646D"/>
    <w:rsid w:val="009A28B0"/>
    <w:rsid w:val="009E17A8"/>
    <w:rsid w:val="009E46D9"/>
    <w:rsid w:val="00A324D2"/>
    <w:rsid w:val="00A35161"/>
    <w:rsid w:val="00A818BE"/>
    <w:rsid w:val="00AD5416"/>
    <w:rsid w:val="00B01743"/>
    <w:rsid w:val="00B10742"/>
    <w:rsid w:val="00B15020"/>
    <w:rsid w:val="00B53E47"/>
    <w:rsid w:val="00B60CFF"/>
    <w:rsid w:val="00B64A45"/>
    <w:rsid w:val="00B673E8"/>
    <w:rsid w:val="00BC2433"/>
    <w:rsid w:val="00BD2E9B"/>
    <w:rsid w:val="00BE5B92"/>
    <w:rsid w:val="00BF70C9"/>
    <w:rsid w:val="00C10D1E"/>
    <w:rsid w:val="00C12DAE"/>
    <w:rsid w:val="00C31341"/>
    <w:rsid w:val="00C525E7"/>
    <w:rsid w:val="00C6410D"/>
    <w:rsid w:val="00C80762"/>
    <w:rsid w:val="00CC3EF5"/>
    <w:rsid w:val="00CF4034"/>
    <w:rsid w:val="00D17DA8"/>
    <w:rsid w:val="00D45267"/>
    <w:rsid w:val="00D56436"/>
    <w:rsid w:val="00D8577F"/>
    <w:rsid w:val="00D93CF9"/>
    <w:rsid w:val="00D96610"/>
    <w:rsid w:val="00DA3D16"/>
    <w:rsid w:val="00DD129C"/>
    <w:rsid w:val="00DE41A2"/>
    <w:rsid w:val="00E23E77"/>
    <w:rsid w:val="00E32924"/>
    <w:rsid w:val="00ED7D6F"/>
    <w:rsid w:val="00EE1789"/>
    <w:rsid w:val="00F0201E"/>
    <w:rsid w:val="00F14942"/>
    <w:rsid w:val="00F52F3B"/>
    <w:rsid w:val="00F62F0F"/>
    <w:rsid w:val="00F9231C"/>
    <w:rsid w:val="00FC7343"/>
    <w:rsid w:val="00FD3BF5"/>
    <w:rsid w:val="00FF2F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B774E"/>
  <w15:chartTrackingRefBased/>
  <w15:docId w15:val="{A1C321FF-7BC1-4256-85DF-E334A37E28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A28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E36A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36A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36A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36A0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06226B"/>
    <w:pPr>
      <w:tabs>
        <w:tab w:val="center" w:pos="4680"/>
        <w:tab w:val="right" w:pos="9360"/>
      </w:tabs>
      <w:bidi w:val="0"/>
      <w:spacing w:after="0" w:line="240" w:lineRule="auto"/>
    </w:pPr>
    <w:rPr>
      <w:lang w:bidi="ar-SA"/>
    </w:rPr>
  </w:style>
  <w:style w:type="character" w:customStyle="1" w:styleId="HeaderChar">
    <w:name w:val="Header Char"/>
    <w:basedOn w:val="DefaultParagraphFont"/>
    <w:link w:val="Header"/>
    <w:uiPriority w:val="99"/>
    <w:rsid w:val="0006226B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06226B"/>
    <w:pPr>
      <w:tabs>
        <w:tab w:val="center" w:pos="4680"/>
        <w:tab w:val="right" w:pos="9360"/>
      </w:tabs>
      <w:bidi w:val="0"/>
      <w:spacing w:after="0" w:line="240" w:lineRule="auto"/>
    </w:pPr>
    <w:rPr>
      <w:lang w:bidi="ar-SA"/>
    </w:rPr>
  </w:style>
  <w:style w:type="character" w:customStyle="1" w:styleId="FooterChar">
    <w:name w:val="Footer Char"/>
    <w:basedOn w:val="DefaultParagraphFont"/>
    <w:link w:val="Footer"/>
    <w:uiPriority w:val="99"/>
    <w:rsid w:val="0006226B"/>
    <w:rPr>
      <w:lang w:bidi="ar-SA"/>
    </w:rPr>
  </w:style>
  <w:style w:type="paragraph" w:styleId="Caption">
    <w:name w:val="caption"/>
    <w:basedOn w:val="Normal"/>
    <w:next w:val="Normal"/>
    <w:uiPriority w:val="35"/>
    <w:unhideWhenUsed/>
    <w:qFormat/>
    <w:rsid w:val="0006226B"/>
    <w:pPr>
      <w:bidi w:val="0"/>
      <w:spacing w:after="200" w:line="240" w:lineRule="auto"/>
    </w:pPr>
    <w:rPr>
      <w:i/>
      <w:iCs/>
      <w:color w:val="44546A" w:themeColor="text2"/>
      <w:sz w:val="18"/>
      <w:szCs w:val="18"/>
      <w:lang w:bidi="ar-SA"/>
    </w:rPr>
  </w:style>
  <w:style w:type="paragraph" w:styleId="ListParagraph">
    <w:name w:val="List Paragraph"/>
    <w:basedOn w:val="Normal"/>
    <w:uiPriority w:val="34"/>
    <w:qFormat/>
    <w:rsid w:val="00F1494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16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2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DA305B-6B18-4F50-B64F-C5F6DDEDD5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8</TotalTime>
  <Pages>12</Pages>
  <Words>9806</Words>
  <Characters>55895</Characters>
  <Application>Microsoft Office Word</Application>
  <DocSecurity>0</DocSecurity>
  <Lines>465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adegh Fallahi</dc:creator>
  <cp:keywords/>
  <dc:description/>
  <cp:lastModifiedBy>Michel, Anita</cp:lastModifiedBy>
  <cp:revision>32</cp:revision>
  <dcterms:created xsi:type="dcterms:W3CDTF">2023-03-19T19:03:00Z</dcterms:created>
  <dcterms:modified xsi:type="dcterms:W3CDTF">2023-09-05T15:23:00Z</dcterms:modified>
</cp:coreProperties>
</file>